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BFB8BF3" w14:textId="7002E1D6" w:rsidR="00F02851" w:rsidRDefault="00B11A95" w:rsidP="00F02851">
      <w:pPr>
        <w:jc w:val="center"/>
        <w:rPr>
          <w:rFonts w:ascii="Times New Roman" w:eastAsia="Times New Roman" w:hAnsi="Times New Roman"/>
          <w:b/>
          <w:sz w:val="24"/>
          <w:szCs w:val="24"/>
        </w:rPr>
      </w:pPr>
      <w:r>
        <w:rPr>
          <w:rFonts w:ascii="Book Antiqua" w:hAnsi="Book Antiqua"/>
          <w:b/>
          <w:sz w:val="32"/>
          <w:szCs w:val="32"/>
        </w:rPr>
        <w:t xml:space="preserve"> </w:t>
      </w:r>
      <w:r w:rsidR="004B684D">
        <w:rPr>
          <w:rFonts w:ascii="Times New Roman" w:eastAsia="Times New Roman" w:hAnsi="Times New Roman"/>
          <w:b/>
          <w:sz w:val="24"/>
          <w:szCs w:val="24"/>
          <w:lang w:val="id-ID"/>
        </w:rPr>
        <w:t>JUDUL</w:t>
      </w:r>
      <w:r w:rsidR="00F02851">
        <w:rPr>
          <w:rFonts w:ascii="Times New Roman" w:eastAsia="Times New Roman" w:hAnsi="Times New Roman"/>
          <w:b/>
          <w:sz w:val="24"/>
          <w:szCs w:val="24"/>
        </w:rPr>
        <w:t xml:space="preserve"> </w:t>
      </w:r>
    </w:p>
    <w:p w14:paraId="0FFF56D9" w14:textId="77777777" w:rsidR="00CF45C3" w:rsidRPr="00733189" w:rsidRDefault="00F02851" w:rsidP="00FE50FA">
      <w:pPr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733189">
        <w:rPr>
          <w:rFonts w:ascii="Times New Roman" w:eastAsia="Times New Roman" w:hAnsi="Times New Roman" w:cs="Times New Roman"/>
          <w:b/>
          <w:sz w:val="20"/>
          <w:szCs w:val="20"/>
        </w:rPr>
        <w:t>(</w:t>
      </w:r>
      <w:r w:rsidR="00CF45C3" w:rsidRPr="00733189">
        <w:rPr>
          <w:rFonts w:ascii="Times New Roman" w:hAnsi="Times New Roman" w:cs="Times New Roman"/>
          <w:sz w:val="20"/>
          <w:szCs w:val="20"/>
          <w:lang w:val="id"/>
        </w:rPr>
        <w:t xml:space="preserve">Bagian ini berisi judul manuskrip dengan maksimal 18 kata </w:t>
      </w:r>
    </w:p>
    <w:p w14:paraId="51B38BD0" w14:textId="77777777" w:rsidR="00CF45C3" w:rsidRPr="00733189" w:rsidRDefault="00CF45C3" w:rsidP="00FE50FA">
      <w:pPr>
        <w:jc w:val="center"/>
        <w:rPr>
          <w:rFonts w:ascii="Times New Roman" w:eastAsia="Calibri" w:hAnsi="Times New Roman" w:cs="Times New Roman"/>
          <w:sz w:val="20"/>
          <w:szCs w:val="20"/>
        </w:rPr>
      </w:pPr>
      <w:r w:rsidRPr="00733189">
        <w:rPr>
          <w:rFonts w:ascii="Times New Roman" w:hAnsi="Times New Roman" w:cs="Times New Roman"/>
          <w:sz w:val="20"/>
          <w:szCs w:val="20"/>
          <w:lang w:val="id"/>
        </w:rPr>
        <w:t>dan harus ditulis dalam bahasa Indonesia)</w:t>
      </w:r>
    </w:p>
    <w:p w14:paraId="48C1D1B0" w14:textId="70078140" w:rsidR="00F02851" w:rsidRPr="00733189" w:rsidRDefault="00F02851" w:rsidP="00F02851">
      <w:pPr>
        <w:jc w:val="center"/>
        <w:rPr>
          <w:rFonts w:ascii="Times New Roman" w:hAnsi="Times New Roman" w:cs="Times New Roman"/>
        </w:rPr>
      </w:pPr>
    </w:p>
    <w:p w14:paraId="4A9584C3" w14:textId="77777777" w:rsidR="00F02851" w:rsidRDefault="00F02851" w:rsidP="00733189">
      <w:pPr>
        <w:rPr>
          <w:rFonts w:ascii="Calibri" w:hAnsi="Calibri"/>
        </w:rPr>
      </w:pPr>
    </w:p>
    <w:p w14:paraId="4FD12465" w14:textId="6C6FDB8B" w:rsidR="00B22578" w:rsidRPr="00980B38" w:rsidRDefault="00B22578" w:rsidP="00980B38">
      <w:pPr>
        <w:tabs>
          <w:tab w:val="left" w:pos="480"/>
        </w:tabs>
        <w:spacing w:line="360" w:lineRule="auto"/>
        <w:jc w:val="center"/>
        <w:rPr>
          <w:rFonts w:ascii="Times New Roman" w:eastAsia="Times New Roman" w:hAnsi="Times New Roman"/>
          <w:b/>
          <w:sz w:val="24"/>
          <w:szCs w:val="24"/>
          <w:lang w:val="id-ID"/>
        </w:rPr>
      </w:pPr>
      <w:r w:rsidRPr="00980B38">
        <w:rPr>
          <w:rFonts w:ascii="Times New Roman" w:eastAsia="Times New Roman" w:hAnsi="Times New Roman"/>
          <w:b/>
          <w:sz w:val="24"/>
          <w:szCs w:val="24"/>
          <w:lang w:val="id-ID"/>
        </w:rPr>
        <w:t>ABSTRAK</w:t>
      </w:r>
    </w:p>
    <w:p w14:paraId="3C004866" w14:textId="77777777" w:rsidR="00CF45C3" w:rsidRDefault="00CF45C3" w:rsidP="00B22578">
      <w:pPr>
        <w:ind w:firstLine="482"/>
        <w:jc w:val="both"/>
        <w:rPr>
          <w:rFonts w:ascii="Times New Roman" w:eastAsia="Times New Roman" w:hAnsi="Times New Roman"/>
          <w:i/>
          <w:sz w:val="24"/>
          <w:szCs w:val="24"/>
        </w:rPr>
      </w:pPr>
    </w:p>
    <w:p w14:paraId="4C7B9FE7" w14:textId="1062FD4C" w:rsidR="00CF45C3" w:rsidRPr="00CF45C3" w:rsidRDefault="00CF45C3" w:rsidP="00733189">
      <w:pPr>
        <w:tabs>
          <w:tab w:val="left" w:pos="480"/>
        </w:tabs>
        <w:spacing w:after="240"/>
        <w:jc w:val="both"/>
        <w:rPr>
          <w:rFonts w:ascii="Times New Roman" w:eastAsia="Times New Roman" w:hAnsi="Times New Roman"/>
          <w:sz w:val="24"/>
          <w:szCs w:val="24"/>
        </w:rPr>
      </w:pP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Abstrak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harus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menyatakan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secara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singkat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tujuan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penelitian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,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metode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yang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digunakan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,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hasil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utama, dan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kesimpulan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utama.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Abstrak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harus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ditulis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dalam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satu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paragraf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dengan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maksimal 250 kata,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dalam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bahasa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b/>
          <w:bCs/>
          <w:sz w:val="24"/>
          <w:szCs w:val="24"/>
        </w:rPr>
        <w:t>Bahasa</w:t>
      </w:r>
      <w:proofErr w:type="spellEnd"/>
      <w:r w:rsidRPr="00CF45C3">
        <w:rPr>
          <w:rFonts w:ascii="Times New Roman" w:eastAsia="Times New Roman" w:hAnsi="Times New Roman"/>
          <w:b/>
          <w:b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b/>
          <w:bCs/>
          <w:sz w:val="24"/>
          <w:szCs w:val="24"/>
        </w:rPr>
        <w:t>Indonesia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.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Abstrak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harus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akurat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,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singkat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,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jelas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, spesifik, dan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hindari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dari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singkatan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yang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tidak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standar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atau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tidak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sz w:val="24"/>
          <w:szCs w:val="24"/>
        </w:rPr>
        <w:t>biasa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>.</w:t>
      </w:r>
    </w:p>
    <w:p w14:paraId="4861B07F" w14:textId="5B27CAB5" w:rsidR="00B22578" w:rsidRDefault="00B22578" w:rsidP="00B22578">
      <w:pPr>
        <w:jc w:val="both"/>
        <w:rPr>
          <w:rFonts w:ascii="Times New Roman" w:eastAsia="Times New Roman" w:hAnsi="Times New Roman"/>
          <w:i/>
          <w:sz w:val="24"/>
          <w:szCs w:val="24"/>
        </w:rPr>
      </w:pPr>
      <w:r>
        <w:rPr>
          <w:rFonts w:ascii="Times New Roman" w:eastAsia="Times New Roman" w:hAnsi="Times New Roman"/>
          <w:b/>
          <w:sz w:val="24"/>
          <w:szCs w:val="24"/>
          <w:lang w:val="id-ID"/>
        </w:rPr>
        <w:t>Kata kunci</w:t>
      </w:r>
      <w:r>
        <w:rPr>
          <w:rFonts w:ascii="Times New Roman" w:eastAsia="Times New Roman" w:hAnsi="Times New Roman"/>
          <w:b/>
          <w:sz w:val="24"/>
          <w:szCs w:val="24"/>
        </w:rPr>
        <w:t>:</w:t>
      </w:r>
      <w:r>
        <w:rPr>
          <w:rFonts w:ascii="Times New Roman" w:eastAsia="Times New Roman" w:hAnsi="Times New Roman"/>
          <w:sz w:val="24"/>
          <w:szCs w:val="24"/>
        </w:rPr>
        <w:t xml:space="preserve"> </w:t>
      </w:r>
      <w:r w:rsidR="00CF45C3" w:rsidRPr="00CF45C3">
        <w:rPr>
          <w:rFonts w:ascii="Times New Roman" w:hAnsi="Times New Roman" w:cs="Times New Roman"/>
          <w:i/>
          <w:sz w:val="24"/>
          <w:szCs w:val="24"/>
          <w:lang w:val="id"/>
        </w:rPr>
        <w:t>kata kunci1; kata kunci2; kata kunci3; kata kunci4</w:t>
      </w:r>
    </w:p>
    <w:p w14:paraId="03DCDE09" w14:textId="77777777" w:rsidR="00B22578" w:rsidRDefault="00B22578" w:rsidP="00980B38"/>
    <w:p w14:paraId="513E7FE1" w14:textId="77777777" w:rsidR="00980B38" w:rsidRDefault="00980B38" w:rsidP="00980B38"/>
    <w:p w14:paraId="65131BBB" w14:textId="77A80536" w:rsidR="00F02851" w:rsidRPr="00980B38" w:rsidRDefault="00F02851" w:rsidP="00980B38">
      <w:pPr>
        <w:tabs>
          <w:tab w:val="left" w:pos="480"/>
        </w:tabs>
        <w:spacing w:line="360" w:lineRule="auto"/>
        <w:jc w:val="center"/>
        <w:rPr>
          <w:rFonts w:ascii="Times New Roman" w:eastAsia="Times New Roman" w:hAnsi="Times New Roman"/>
          <w:b/>
          <w:sz w:val="24"/>
          <w:szCs w:val="24"/>
          <w:lang w:val="id-ID"/>
        </w:rPr>
      </w:pPr>
      <w:r w:rsidRPr="00980B38">
        <w:rPr>
          <w:rFonts w:ascii="Times New Roman" w:eastAsia="Times New Roman" w:hAnsi="Times New Roman"/>
          <w:b/>
          <w:i/>
          <w:iCs/>
          <w:sz w:val="24"/>
          <w:szCs w:val="24"/>
          <w:lang w:val="id-ID"/>
        </w:rPr>
        <w:t>ABSTRACT</w:t>
      </w:r>
    </w:p>
    <w:p w14:paraId="2ACF7CC5" w14:textId="77777777" w:rsidR="00F02851" w:rsidRDefault="00F02851" w:rsidP="00F02851">
      <w:pPr>
        <w:rPr>
          <w:rFonts w:ascii="Calibri" w:eastAsia="Calibri" w:hAnsi="Calibri" w:cs="Times New Roman"/>
        </w:rPr>
      </w:pPr>
    </w:p>
    <w:p w14:paraId="1D40953F" w14:textId="1C01E7F2" w:rsidR="00CF45C3" w:rsidRPr="00CF45C3" w:rsidRDefault="00CF45C3" w:rsidP="00733189">
      <w:pPr>
        <w:tabs>
          <w:tab w:val="left" w:pos="480"/>
        </w:tabs>
        <w:spacing w:after="240"/>
        <w:jc w:val="both"/>
        <w:rPr>
          <w:rFonts w:ascii="Times New Roman" w:eastAsia="Times New Roman" w:hAnsi="Times New Roman"/>
          <w:sz w:val="24"/>
          <w:szCs w:val="24"/>
        </w:rPr>
      </w:pP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Abstrak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harus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menyatakan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secara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singkat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tujuan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penelitian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,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metode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yang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digunakan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,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hasil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utama, dan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kesimpulan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utama.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Abstrak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harus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ditulis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dalam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satu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paragraf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dengan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maksimal 250 kata,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dalam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bahasa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b/>
          <w:bCs/>
          <w:i/>
          <w:iCs/>
          <w:sz w:val="24"/>
          <w:szCs w:val="24"/>
        </w:rPr>
        <w:t>Bahasa</w:t>
      </w:r>
      <w:proofErr w:type="spellEnd"/>
      <w:r w:rsidRPr="00CF45C3">
        <w:rPr>
          <w:rFonts w:ascii="Times New Roman" w:eastAsia="Times New Roman" w:hAnsi="Times New Roman"/>
          <w:b/>
          <w:bCs/>
          <w:i/>
          <w:iCs/>
          <w:sz w:val="24"/>
          <w:szCs w:val="24"/>
        </w:rPr>
        <w:t xml:space="preserve"> </w:t>
      </w:r>
      <w:r w:rsidRPr="00CF45C3">
        <w:rPr>
          <w:rFonts w:ascii="Times New Roman" w:eastAsia="Times New Roman" w:hAnsi="Times New Roman"/>
          <w:b/>
          <w:bCs/>
          <w:i/>
          <w:iCs/>
          <w:sz w:val="24"/>
          <w:szCs w:val="24"/>
          <w:lang w:val="id-ID"/>
        </w:rPr>
        <w:t>Inggris</w:t>
      </w:r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.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Abstrak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harus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akurat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,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singkat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,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jelas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, spesifik, dan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hindari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dari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singkatan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yang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tidak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standar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atau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tidak</w:t>
      </w:r>
      <w:proofErr w:type="spellEnd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CF45C3">
        <w:rPr>
          <w:rFonts w:ascii="Times New Roman" w:eastAsia="Times New Roman" w:hAnsi="Times New Roman"/>
          <w:i/>
          <w:iCs/>
          <w:sz w:val="24"/>
          <w:szCs w:val="24"/>
        </w:rPr>
        <w:t>biasa</w:t>
      </w:r>
      <w:proofErr w:type="spellEnd"/>
      <w:r w:rsidRPr="00CF45C3">
        <w:rPr>
          <w:rFonts w:ascii="Times New Roman" w:eastAsia="Times New Roman" w:hAnsi="Times New Roman"/>
          <w:sz w:val="24"/>
          <w:szCs w:val="24"/>
        </w:rPr>
        <w:t>.</w:t>
      </w:r>
    </w:p>
    <w:p w14:paraId="0FD92B72" w14:textId="77777777" w:rsidR="00F02851" w:rsidRDefault="00F02851" w:rsidP="00F02851">
      <w:pPr>
        <w:jc w:val="both"/>
        <w:rPr>
          <w:rFonts w:ascii="Times New Roman" w:eastAsia="Times New Roman" w:hAnsi="Times New Roman"/>
          <w:i/>
          <w:sz w:val="24"/>
          <w:szCs w:val="24"/>
        </w:rPr>
      </w:pPr>
      <w:proofErr w:type="spellStart"/>
      <w:r>
        <w:rPr>
          <w:rFonts w:ascii="Times New Roman" w:eastAsia="Times New Roman" w:hAnsi="Times New Roman"/>
          <w:b/>
          <w:sz w:val="24"/>
          <w:szCs w:val="24"/>
        </w:rPr>
        <w:t>Keywords</w:t>
      </w:r>
      <w:proofErr w:type="spellEnd"/>
      <w:r>
        <w:rPr>
          <w:rFonts w:ascii="Times New Roman" w:eastAsia="Times New Roman" w:hAnsi="Times New Roman"/>
          <w:b/>
          <w:sz w:val="24"/>
          <w:szCs w:val="24"/>
        </w:rPr>
        <w:t>:</w:t>
      </w:r>
      <w:r>
        <w:rPr>
          <w:rFonts w:ascii="Times New Roman" w:eastAsia="Times New Roman" w:hAnsi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/>
          <w:i/>
          <w:sz w:val="24"/>
          <w:szCs w:val="24"/>
        </w:rPr>
        <w:t xml:space="preserve">keyword1; </w:t>
      </w:r>
      <w:proofErr w:type="gramStart"/>
      <w:r>
        <w:rPr>
          <w:rFonts w:ascii="Times New Roman" w:eastAsia="Times New Roman" w:hAnsi="Times New Roman"/>
          <w:i/>
          <w:sz w:val="24"/>
          <w:szCs w:val="24"/>
        </w:rPr>
        <w:t>keyword2;</w:t>
      </w:r>
      <w:proofErr w:type="gramEnd"/>
      <w:r>
        <w:rPr>
          <w:rFonts w:ascii="Times New Roman" w:eastAsia="Times New Roman" w:hAnsi="Times New Roman"/>
          <w:i/>
          <w:sz w:val="24"/>
          <w:szCs w:val="24"/>
        </w:rPr>
        <w:t xml:space="preserve"> keyword3; keyword4</w:t>
      </w:r>
    </w:p>
    <w:p w14:paraId="19645CCE" w14:textId="77777777" w:rsidR="00F02851" w:rsidRDefault="00F02851" w:rsidP="00F02851">
      <w:pPr>
        <w:jc w:val="both"/>
        <w:rPr>
          <w:rFonts w:ascii="Calibri" w:eastAsia="Calibri" w:hAnsi="Calibri"/>
        </w:rPr>
      </w:pPr>
    </w:p>
    <w:p w14:paraId="06A10446" w14:textId="21FD85AE" w:rsidR="008C1238" w:rsidRPr="00733189" w:rsidRDefault="008C1238" w:rsidP="004664C9">
      <w:pPr>
        <w:keepNext/>
        <w:jc w:val="both"/>
        <w:rPr>
          <w:rFonts w:ascii="Times New Roman" w:hAnsi="Times New Roman" w:cs="Times New Roman"/>
          <w:sz w:val="20"/>
          <w:szCs w:val="20"/>
        </w:rPr>
      </w:pPr>
      <w:r w:rsidRPr="00733189">
        <w:rPr>
          <w:rFonts w:ascii="Times New Roman" w:hAnsi="Times New Roman" w:cs="Times New Roman"/>
          <w:sz w:val="20"/>
          <w:szCs w:val="20"/>
          <w:lang w:val="id"/>
        </w:rPr>
        <w:t>(Abstrak harus ditulis dalam satu paragraf dengan maksimal 2</w:t>
      </w:r>
      <w:r w:rsidRPr="00733189">
        <w:rPr>
          <w:rFonts w:ascii="Times New Roman" w:hAnsi="Times New Roman" w:cs="Times New Roman"/>
          <w:sz w:val="20"/>
          <w:szCs w:val="20"/>
          <w:lang w:val="id-ID"/>
        </w:rPr>
        <w:t>5</w:t>
      </w:r>
      <w:r w:rsidRPr="00733189">
        <w:rPr>
          <w:rFonts w:ascii="Times New Roman" w:hAnsi="Times New Roman" w:cs="Times New Roman"/>
          <w:sz w:val="20"/>
          <w:szCs w:val="20"/>
          <w:lang w:val="id"/>
        </w:rPr>
        <w:t xml:space="preserve">0 kata, disertai dengan 3-5 kata kunci yang disusun berdasarkan abjad, menggunakan bahasa yang sama dengan abstrak. Kata kunci adalah label naskah dan penting untuk tujuan </w:t>
      </w:r>
      <w:r w:rsidRPr="00733189">
        <w:rPr>
          <w:rFonts w:ascii="Times New Roman" w:hAnsi="Times New Roman" w:cs="Times New Roman"/>
          <w:sz w:val="20"/>
          <w:szCs w:val="20"/>
          <w:lang w:val="id-ID"/>
        </w:rPr>
        <w:t>indeks</w:t>
      </w:r>
      <w:r w:rsidRPr="00733189">
        <w:rPr>
          <w:rFonts w:ascii="Times New Roman" w:hAnsi="Times New Roman" w:cs="Times New Roman"/>
          <w:sz w:val="20"/>
          <w:szCs w:val="20"/>
          <w:lang w:val="id"/>
        </w:rPr>
        <w:t>.)</w:t>
      </w:r>
    </w:p>
    <w:p w14:paraId="1CC43B13" w14:textId="77777777" w:rsidR="00F02851" w:rsidRDefault="00F02851" w:rsidP="00F02851">
      <w:pPr>
        <w:keepNext/>
        <w:jc w:val="both"/>
        <w:rPr>
          <w:rFonts w:ascii="Times New Roman" w:hAnsi="Times New Roman"/>
          <w:color w:val="FF0000"/>
          <w:sz w:val="20"/>
          <w:szCs w:val="20"/>
        </w:rPr>
      </w:pPr>
    </w:p>
    <w:p w14:paraId="2F1B050C" w14:textId="77777777" w:rsidR="00F02851" w:rsidRDefault="00F02851" w:rsidP="00F02851">
      <w:pPr>
        <w:keepNext/>
        <w:spacing w:line="360" w:lineRule="auto"/>
        <w:rPr>
          <w:rFonts w:ascii="Times New Roman" w:hAnsi="Times New Roman"/>
          <w:color w:val="FF0000"/>
          <w:sz w:val="20"/>
          <w:szCs w:val="20"/>
        </w:rPr>
      </w:pPr>
    </w:p>
    <w:p w14:paraId="3A9D593A" w14:textId="2E24AC70" w:rsidR="00F02851" w:rsidRPr="004B684D" w:rsidRDefault="00F02851" w:rsidP="008C1238">
      <w:pPr>
        <w:tabs>
          <w:tab w:val="left" w:pos="480"/>
        </w:tabs>
        <w:spacing w:line="360" w:lineRule="auto"/>
        <w:rPr>
          <w:rFonts w:ascii="Calibri" w:hAnsi="Calibri"/>
          <w:lang w:val="id-ID"/>
        </w:rPr>
      </w:pPr>
      <w:r>
        <w:rPr>
          <w:rFonts w:ascii="Times New Roman" w:eastAsia="Times New Roman" w:hAnsi="Times New Roman"/>
          <w:b/>
          <w:sz w:val="24"/>
          <w:szCs w:val="24"/>
        </w:rPr>
        <w:br w:type="page"/>
      </w:r>
      <w:r w:rsidR="004B684D">
        <w:rPr>
          <w:rFonts w:ascii="Times New Roman" w:eastAsia="Times New Roman" w:hAnsi="Times New Roman"/>
          <w:b/>
          <w:sz w:val="24"/>
          <w:szCs w:val="24"/>
          <w:lang w:val="id-ID"/>
        </w:rPr>
        <w:lastRenderedPageBreak/>
        <w:t>PENDAHULUAN</w:t>
      </w:r>
    </w:p>
    <w:p w14:paraId="19FFCF76" w14:textId="77777777" w:rsidR="008C1238" w:rsidRPr="008C1238" w:rsidRDefault="008C1238" w:rsidP="003B7A8D">
      <w:pPr>
        <w:tabs>
          <w:tab w:val="left" w:pos="480"/>
        </w:tabs>
        <w:spacing w:after="240" w:line="360" w:lineRule="auto"/>
        <w:ind w:firstLine="480"/>
        <w:jc w:val="both"/>
        <w:rPr>
          <w:rFonts w:ascii="Times New Roman" w:hAnsi="Times New Roman" w:cs="Times New Roman"/>
        </w:rPr>
      </w:pPr>
      <w:r w:rsidRPr="008C1238">
        <w:rPr>
          <w:rFonts w:ascii="Times New Roman" w:hAnsi="Times New Roman" w:cs="Times New Roman"/>
          <w:sz w:val="24"/>
          <w:szCs w:val="24"/>
          <w:lang w:val="id"/>
        </w:rPr>
        <w:t>Pada bagian ini penulis harus memberikan latar belakang yang memadai dan pernyataan singkat dari studi relevan sebelumnya. Bagian pendahuluan harus dihindari dari survei literatur terperinci atau ringkasan hasil.</w:t>
      </w:r>
    </w:p>
    <w:p w14:paraId="7C2C167C" w14:textId="5D07E508" w:rsidR="00F02851" w:rsidRPr="004B684D" w:rsidRDefault="004B684D" w:rsidP="00F02851">
      <w:pPr>
        <w:tabs>
          <w:tab w:val="left" w:pos="480"/>
        </w:tabs>
        <w:spacing w:line="360" w:lineRule="auto"/>
        <w:rPr>
          <w:lang w:val="id-ID"/>
        </w:rPr>
      </w:pPr>
      <w:r>
        <w:rPr>
          <w:rFonts w:ascii="Times New Roman" w:eastAsia="Times New Roman" w:hAnsi="Times New Roman"/>
          <w:b/>
          <w:sz w:val="24"/>
          <w:szCs w:val="24"/>
          <w:lang w:val="id-ID"/>
        </w:rPr>
        <w:t>METODE</w:t>
      </w:r>
    </w:p>
    <w:p w14:paraId="4267A0BD" w14:textId="362E6B56" w:rsidR="00F02851" w:rsidRPr="008C1238" w:rsidRDefault="008C1238" w:rsidP="003B7A8D">
      <w:pPr>
        <w:tabs>
          <w:tab w:val="left" w:pos="480"/>
        </w:tabs>
        <w:spacing w:after="240" w:line="360" w:lineRule="auto"/>
        <w:ind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C1238">
        <w:rPr>
          <w:rFonts w:ascii="Times New Roman" w:hAnsi="Times New Roman" w:cs="Times New Roman"/>
          <w:sz w:val="24"/>
          <w:szCs w:val="24"/>
          <w:lang w:val="id"/>
        </w:rPr>
        <w:t xml:space="preserve">Bagian ini memberikan informasi materi, instrumentasi, dan metode yang digunakan untuk memungkinkan karya direproduksi oleh pembaca. Metode yang sudah diterbitkan harus ditunjukkan oleh referensi: hanya modifikasi yang relevan yang harus dijelaskan. Untuk bahan kimia, penulis harus memberikan </w:t>
      </w:r>
      <w:proofErr w:type="spellStart"/>
      <w:r w:rsidRPr="008C1238">
        <w:rPr>
          <w:rFonts w:ascii="Times New Roman" w:hAnsi="Times New Roman" w:cs="Times New Roman"/>
          <w:sz w:val="24"/>
          <w:szCs w:val="24"/>
          <w:lang w:val="id"/>
        </w:rPr>
        <w:t>rincian</w:t>
      </w:r>
      <w:proofErr w:type="spellEnd"/>
      <w:r w:rsidRPr="008C1238">
        <w:rPr>
          <w:rFonts w:ascii="Times New Roman" w:hAnsi="Times New Roman" w:cs="Times New Roman"/>
          <w:sz w:val="24"/>
          <w:szCs w:val="24"/>
          <w:lang w:val="id"/>
        </w:rPr>
        <w:t xml:space="preserve"> merek dan kemurnian, misalnya: amonia</w:t>
      </w:r>
      <w:r w:rsidR="00F02851" w:rsidRPr="008C1238">
        <w:rPr>
          <w:rFonts w:ascii="Times New Roman" w:eastAsia="Times New Roman" w:hAnsi="Times New Roman" w:cs="Times New Roman"/>
          <w:sz w:val="24"/>
          <w:szCs w:val="24"/>
        </w:rPr>
        <w:t xml:space="preserve"> 25% (</w:t>
      </w:r>
      <w:proofErr w:type="spellStart"/>
      <w:r w:rsidR="00F02851" w:rsidRPr="008C1238">
        <w:rPr>
          <w:rFonts w:ascii="Times New Roman" w:eastAsia="Times New Roman" w:hAnsi="Times New Roman" w:cs="Times New Roman"/>
          <w:sz w:val="24"/>
          <w:szCs w:val="24"/>
        </w:rPr>
        <w:t>Merck</w:t>
      </w:r>
      <w:proofErr w:type="spellEnd"/>
      <w:r w:rsidR="00733189" w:rsidRPr="00733189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®</w:t>
      </w:r>
      <w:r w:rsidR="00F02851" w:rsidRPr="008C1238">
        <w:rPr>
          <w:rFonts w:ascii="Times New Roman" w:eastAsia="Times New Roman" w:hAnsi="Times New Roman" w:cs="Times New Roman"/>
          <w:sz w:val="24"/>
          <w:szCs w:val="24"/>
        </w:rPr>
        <w:t>).</w:t>
      </w:r>
    </w:p>
    <w:p w14:paraId="1722BE51" w14:textId="43B6C3EE" w:rsidR="00F02851" w:rsidRPr="004B684D" w:rsidRDefault="004B684D" w:rsidP="00F02851">
      <w:pPr>
        <w:spacing w:line="360" w:lineRule="auto"/>
        <w:rPr>
          <w:lang w:val="id-ID"/>
        </w:rPr>
      </w:pPr>
      <w:r>
        <w:rPr>
          <w:rFonts w:ascii="Times New Roman" w:eastAsia="Times New Roman" w:hAnsi="Times New Roman"/>
          <w:b/>
          <w:sz w:val="24"/>
          <w:szCs w:val="24"/>
          <w:lang w:val="id-ID"/>
        </w:rPr>
        <w:t>HASIL DAN PEMBAHASAN</w:t>
      </w:r>
    </w:p>
    <w:p w14:paraId="4E5D8845" w14:textId="499B004C" w:rsidR="008C1238" w:rsidRDefault="008C1238" w:rsidP="003B7A8D">
      <w:pPr>
        <w:tabs>
          <w:tab w:val="left" w:pos="480"/>
        </w:tabs>
        <w:spacing w:after="240" w:line="360" w:lineRule="auto"/>
        <w:ind w:firstLine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C1238">
        <w:rPr>
          <w:rFonts w:ascii="Times New Roman" w:hAnsi="Times New Roman" w:cs="Times New Roman"/>
          <w:sz w:val="24"/>
          <w:szCs w:val="24"/>
          <w:lang w:val="id"/>
        </w:rPr>
        <w:t>Hasilnya harus jelas dan ringkas dalam meringkas temuan (ilmiah) daripada memberikan data dengan sangat rinci. Diskusi harus mengeksplorasi pentingnya hasil pekerjaan. Hindari kutipan ekstensif dan diskusi literatur yang diterbitkan.</w:t>
      </w:r>
      <w:r w:rsidR="004C2C43">
        <w:rPr>
          <w:rFonts w:ascii="Times New Roman" w:hAnsi="Times New Roman" w:cs="Times New Roman"/>
          <w:sz w:val="24"/>
          <w:szCs w:val="24"/>
          <w:lang w:val="id-ID"/>
        </w:rPr>
        <w:t xml:space="preserve"> Pada kondisi tertentu </w:t>
      </w:r>
      <w:r w:rsidR="004C2C43" w:rsidRPr="00733189">
        <w:rPr>
          <w:rFonts w:ascii="Times New Roman" w:hAnsi="Times New Roman" w:cs="Times New Roman"/>
          <w:b/>
          <w:bCs/>
          <w:sz w:val="24"/>
          <w:szCs w:val="24"/>
          <w:lang w:val="id-ID"/>
        </w:rPr>
        <w:t>“hasil” dan “pembahasan”</w:t>
      </w:r>
      <w:r w:rsidR="004C2C43">
        <w:rPr>
          <w:rFonts w:ascii="Times New Roman" w:hAnsi="Times New Roman" w:cs="Times New Roman"/>
          <w:sz w:val="24"/>
          <w:szCs w:val="24"/>
          <w:lang w:val="id-ID"/>
        </w:rPr>
        <w:t xml:space="preserve"> dapat terpisah untuk masing-masing bagian.</w:t>
      </w:r>
    </w:p>
    <w:p w14:paraId="5192A535" w14:textId="77777777" w:rsidR="00733189" w:rsidRPr="00733189" w:rsidRDefault="00733189" w:rsidP="00733189">
      <w:pPr>
        <w:tabs>
          <w:tab w:val="left" w:pos="480"/>
        </w:tabs>
        <w:spacing w:after="240" w:line="360" w:lineRule="auto"/>
        <w:ind w:firstLine="480"/>
        <w:jc w:val="both"/>
        <w:rPr>
          <w:rFonts w:ascii="Times New Roman" w:hAnsi="Times New Roman" w:cs="Times New Roman"/>
          <w:sz w:val="24"/>
          <w:szCs w:val="24"/>
          <w:lang w:val="id"/>
        </w:rPr>
      </w:pPr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Semua tabel harus disiapkan menggunakan gaya batas horizontal saja (tanpa batas vertikal). Keterangan harus ditempatkan di atas dan diberi nomor (1, 2, 3,, dll.).  Gunakan </w:t>
      </w:r>
      <w:proofErr w:type="spellStart"/>
      <w:r w:rsidRPr="00733189">
        <w:rPr>
          <w:rFonts w:ascii="Times New Roman" w:hAnsi="Times New Roman" w:cs="Times New Roman"/>
          <w:sz w:val="24"/>
          <w:szCs w:val="24"/>
          <w:lang w:val="id"/>
        </w:rPr>
        <w:t>font</w:t>
      </w:r>
      <w:proofErr w:type="spellEnd"/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 tebal dari keterangan tabel (misalnya </w:t>
      </w:r>
      <w:r w:rsidRPr="00733189">
        <w:rPr>
          <w:rFonts w:ascii="Times New Roman" w:hAnsi="Times New Roman" w:cs="Times New Roman"/>
          <w:b/>
          <w:bCs/>
          <w:sz w:val="24"/>
          <w:szCs w:val="24"/>
          <w:lang w:val="id"/>
        </w:rPr>
        <w:t>Tabel 1.</w:t>
      </w:r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 Karakteristik fasilitas kesehatan di beberapa Rumah Sakit di Tarakan). Jika perlu, catatan kaki harus ditempatkan di bawah tabel, dengan ukuran </w:t>
      </w:r>
      <w:proofErr w:type="spellStart"/>
      <w:r w:rsidRPr="00733189">
        <w:rPr>
          <w:rFonts w:ascii="Times New Roman" w:hAnsi="Times New Roman" w:cs="Times New Roman"/>
          <w:sz w:val="24"/>
          <w:szCs w:val="24"/>
          <w:lang w:val="id"/>
        </w:rPr>
        <w:t>font</w:t>
      </w:r>
      <w:proofErr w:type="spellEnd"/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 yang lebih kecil dari </w:t>
      </w:r>
      <w:proofErr w:type="spellStart"/>
      <w:r w:rsidRPr="00733189">
        <w:rPr>
          <w:rFonts w:ascii="Times New Roman" w:hAnsi="Times New Roman" w:cs="Times New Roman"/>
          <w:sz w:val="24"/>
          <w:szCs w:val="24"/>
          <w:lang w:val="id"/>
        </w:rPr>
        <w:t>font</w:t>
      </w:r>
      <w:proofErr w:type="spellEnd"/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 tabel (</w:t>
      </w:r>
      <w:proofErr w:type="spellStart"/>
      <w:r w:rsidRPr="00733189">
        <w:rPr>
          <w:rFonts w:ascii="Times New Roman" w:hAnsi="Times New Roman" w:cs="Times New Roman"/>
          <w:sz w:val="24"/>
          <w:szCs w:val="24"/>
          <w:lang w:val="id"/>
        </w:rPr>
        <w:t>font</w:t>
      </w:r>
      <w:proofErr w:type="spellEnd"/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 </w:t>
      </w:r>
      <w:proofErr w:type="spellStart"/>
      <w:r w:rsidRPr="00733189">
        <w:rPr>
          <w:rFonts w:ascii="Times New Roman" w:hAnsi="Times New Roman" w:cs="Times New Roman"/>
          <w:sz w:val="24"/>
          <w:szCs w:val="24"/>
          <w:lang w:val="id"/>
        </w:rPr>
        <w:t>Times</w:t>
      </w:r>
      <w:proofErr w:type="spellEnd"/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 New Roman dengan ukuran 10).</w:t>
      </w:r>
    </w:p>
    <w:p w14:paraId="085AB72F" w14:textId="77777777" w:rsidR="00733189" w:rsidRPr="00733189" w:rsidRDefault="00733189" w:rsidP="00733189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733189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Tabel</w:t>
      </w:r>
      <w:r w:rsidRPr="00733189">
        <w:rPr>
          <w:rFonts w:ascii="Times New Roman" w:eastAsia="Times New Roman" w:hAnsi="Times New Roman" w:cs="Times New Roman"/>
          <w:b/>
          <w:sz w:val="24"/>
          <w:szCs w:val="24"/>
        </w:rPr>
        <w:t xml:space="preserve"> 1.</w:t>
      </w:r>
      <w:r w:rsidRPr="0073318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33189">
        <w:rPr>
          <w:rFonts w:ascii="Times New Roman" w:hAnsi="Times New Roman" w:cs="Times New Roman"/>
          <w:sz w:val="24"/>
          <w:szCs w:val="24"/>
          <w:lang w:val="id-ID"/>
        </w:rPr>
        <w:t>Karakteristik</w:t>
      </w:r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 fasilitas kesehatan di beberapa Rumah Sakit di </w:t>
      </w:r>
      <w:r w:rsidRPr="00733189">
        <w:rPr>
          <w:rFonts w:ascii="Times New Roman" w:hAnsi="Times New Roman" w:cs="Times New Roman"/>
          <w:sz w:val="24"/>
          <w:szCs w:val="24"/>
          <w:lang w:val="id-ID"/>
        </w:rPr>
        <w:t>Tarakan</w:t>
      </w:r>
    </w:p>
    <w:tbl>
      <w:tblPr>
        <w:tblW w:w="7440" w:type="dxa"/>
        <w:tblInd w:w="1080" w:type="dxa"/>
        <w:tblBorders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30"/>
        <w:gridCol w:w="2730"/>
        <w:gridCol w:w="1920"/>
        <w:gridCol w:w="2160"/>
      </w:tblGrid>
      <w:tr w:rsidR="00733189" w:rsidRPr="00733189" w14:paraId="226C6D45" w14:textId="77777777" w:rsidTr="001913E9"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B322CF7" w14:textId="77777777" w:rsidR="00733189" w:rsidRPr="00733189" w:rsidRDefault="00733189" w:rsidP="001913E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>No</w:t>
            </w:r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  <w:lang w:val="id-ID"/>
              </w:rPr>
              <w:t>.</w:t>
            </w:r>
          </w:p>
        </w:tc>
        <w:tc>
          <w:tcPr>
            <w:tcW w:w="27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EF3BD9E" w14:textId="77777777" w:rsidR="00733189" w:rsidRPr="00733189" w:rsidRDefault="00733189" w:rsidP="001913E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>xxxxxx</w:t>
            </w:r>
            <w:proofErr w:type="spellEnd"/>
            <w:proofErr w:type="gramEnd"/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7BE57F4" w14:textId="77777777" w:rsidR="00733189" w:rsidRPr="00733189" w:rsidRDefault="00733189" w:rsidP="001913E9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>xxxx</w:t>
            </w:r>
            <w:proofErr w:type="spellEnd"/>
            <w:proofErr w:type="gramEnd"/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  <w:p w14:paraId="7C40E15C" w14:textId="77777777" w:rsidR="00733189" w:rsidRPr="00733189" w:rsidRDefault="00733189" w:rsidP="001913E9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proofErr w:type="gramStart"/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>unit</w:t>
            </w:r>
            <w:proofErr w:type="spellEnd"/>
            <w:proofErr w:type="gramEnd"/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0128FB0" w14:textId="77777777" w:rsidR="00733189" w:rsidRPr="00733189" w:rsidRDefault="00733189" w:rsidP="001913E9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>xxxx</w:t>
            </w:r>
            <w:proofErr w:type="spellEnd"/>
            <w:proofErr w:type="gramEnd"/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  <w:p w14:paraId="431F4A26" w14:textId="77777777" w:rsidR="00733189" w:rsidRPr="00733189" w:rsidRDefault="00733189" w:rsidP="001913E9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proofErr w:type="gramStart"/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>unit</w:t>
            </w:r>
            <w:proofErr w:type="spellEnd"/>
            <w:proofErr w:type="gramEnd"/>
            <w:r w:rsidRPr="00733189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733189" w:rsidRPr="00733189" w14:paraId="5D69543A" w14:textId="77777777" w:rsidTr="001913E9"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4A8C543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7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9A462F9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275B6CF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F30090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</w:tr>
      <w:tr w:rsidR="00733189" w:rsidRPr="00733189" w14:paraId="302CE539" w14:textId="77777777" w:rsidTr="001913E9"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D10C97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7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DCB653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04B7435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B5D804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</w:tr>
      <w:tr w:rsidR="00733189" w:rsidRPr="00733189" w14:paraId="035E91E4" w14:textId="77777777" w:rsidTr="001913E9"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5629865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7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7D289D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8C0BA4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A76F1E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</w:tr>
      <w:tr w:rsidR="00733189" w:rsidRPr="00733189" w14:paraId="27C59442" w14:textId="77777777" w:rsidTr="001913E9"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0F8FF3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7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61238FE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4212856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71550B3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</w:tr>
      <w:tr w:rsidR="00733189" w:rsidRPr="00733189" w14:paraId="5A812F3C" w14:textId="77777777" w:rsidTr="001913E9"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D5686A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7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3138C70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FFF8E0A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9F8D7F1" w14:textId="77777777" w:rsidR="00733189" w:rsidRPr="00733189" w:rsidRDefault="00733189" w:rsidP="001913E9">
            <w:pPr>
              <w:jc w:val="center"/>
              <w:rPr>
                <w:sz w:val="20"/>
                <w:szCs w:val="20"/>
              </w:rPr>
            </w:pPr>
          </w:p>
        </w:tc>
      </w:tr>
    </w:tbl>
    <w:p w14:paraId="28FE0636" w14:textId="31837591" w:rsidR="00733189" w:rsidRDefault="00733189" w:rsidP="00733189">
      <w:pPr>
        <w:tabs>
          <w:tab w:val="left" w:pos="3156"/>
        </w:tabs>
        <w:rPr>
          <w:rFonts w:ascii="Calibri" w:hAnsi="Calibri"/>
          <w:lang w:val="en-US"/>
        </w:rPr>
      </w:pPr>
      <w:r>
        <w:rPr>
          <w:rFonts w:ascii="Calibri" w:hAnsi="Calibri"/>
          <w:lang w:val="en-US"/>
        </w:rPr>
        <w:tab/>
      </w:r>
    </w:p>
    <w:p w14:paraId="28541FBB" w14:textId="77777777" w:rsidR="00733189" w:rsidRPr="00733189" w:rsidRDefault="00733189" w:rsidP="00733189">
      <w:pPr>
        <w:tabs>
          <w:tab w:val="left" w:pos="480"/>
        </w:tabs>
        <w:spacing w:after="240" w:line="360" w:lineRule="auto"/>
        <w:ind w:firstLine="480"/>
        <w:jc w:val="both"/>
        <w:rPr>
          <w:rFonts w:ascii="Times New Roman" w:hAnsi="Times New Roman" w:cs="Times New Roman"/>
          <w:sz w:val="24"/>
          <w:szCs w:val="24"/>
          <w:lang w:val="id"/>
        </w:rPr>
      </w:pPr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Semua ilustrasi termasuk angka, bagan, dan grafik harus jelas dengan resolusi minimum 300 </w:t>
      </w:r>
      <w:proofErr w:type="spellStart"/>
      <w:r w:rsidRPr="00733189">
        <w:rPr>
          <w:rFonts w:ascii="Times New Roman" w:hAnsi="Times New Roman" w:cs="Times New Roman"/>
          <w:sz w:val="24"/>
          <w:szCs w:val="24"/>
          <w:lang w:val="id"/>
        </w:rPr>
        <w:t>dpi</w:t>
      </w:r>
      <w:proofErr w:type="spellEnd"/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. Keterangan harus ditempatkan di bawah dan diberi nomor (1, 2, 3 dll.).  Gunakan </w:t>
      </w:r>
      <w:proofErr w:type="spellStart"/>
      <w:r w:rsidRPr="00733189">
        <w:rPr>
          <w:rFonts w:ascii="Times New Roman" w:hAnsi="Times New Roman" w:cs="Times New Roman"/>
          <w:sz w:val="24"/>
          <w:szCs w:val="24"/>
          <w:lang w:val="id"/>
        </w:rPr>
        <w:t>font</w:t>
      </w:r>
      <w:proofErr w:type="spellEnd"/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 tebal dari keterangan gambar (misalnya </w:t>
      </w:r>
      <w:r w:rsidRPr="00733189">
        <w:rPr>
          <w:rFonts w:ascii="Times New Roman" w:hAnsi="Times New Roman" w:cs="Times New Roman"/>
          <w:b/>
          <w:bCs/>
          <w:sz w:val="24"/>
          <w:szCs w:val="24"/>
          <w:lang w:val="id"/>
        </w:rPr>
        <w:t>Gambar 1.</w:t>
      </w:r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  Struktur </w:t>
      </w:r>
      <w:proofErr w:type="spellStart"/>
      <w:r w:rsidRPr="00733189">
        <w:rPr>
          <w:rFonts w:ascii="Times New Roman" w:hAnsi="Times New Roman" w:cs="Times New Roman"/>
          <w:sz w:val="24"/>
          <w:szCs w:val="24"/>
          <w:lang w:val="id"/>
        </w:rPr>
        <w:t>isoflavon</w:t>
      </w:r>
      <w:proofErr w:type="spellEnd"/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 ditemukan dalam ekstrak </w:t>
      </w:r>
      <w:proofErr w:type="spellStart"/>
      <w:r w:rsidRPr="00733189">
        <w:rPr>
          <w:rFonts w:ascii="Times New Roman" w:hAnsi="Times New Roman" w:cs="Times New Roman"/>
          <w:sz w:val="24"/>
          <w:szCs w:val="24"/>
          <w:lang w:val="id"/>
        </w:rPr>
        <w:t>etanolik</w:t>
      </w:r>
      <w:proofErr w:type="spellEnd"/>
      <w:r w:rsidRPr="00733189">
        <w:rPr>
          <w:rFonts w:ascii="Times New Roman" w:hAnsi="Times New Roman" w:cs="Times New Roman"/>
          <w:sz w:val="24"/>
          <w:szCs w:val="24"/>
          <w:lang w:val="id"/>
        </w:rPr>
        <w:t>).</w:t>
      </w:r>
    </w:p>
    <w:p w14:paraId="3F41559E" w14:textId="77777777" w:rsidR="00733189" w:rsidRDefault="00733189" w:rsidP="00733189">
      <w:pPr>
        <w:rPr>
          <w:rFonts w:ascii="Calibri" w:eastAsia="Calibri" w:hAnsi="Calibri"/>
        </w:rPr>
      </w:pPr>
    </w:p>
    <w:p w14:paraId="592AD936" w14:textId="77777777" w:rsidR="00733189" w:rsidRDefault="00733189" w:rsidP="00733189">
      <w:pPr>
        <w:rPr>
          <w:rFonts w:ascii="Calibri" w:eastAsia="Calibri" w:hAnsi="Calibri"/>
        </w:rPr>
      </w:pPr>
    </w:p>
    <w:p w14:paraId="1AD4B71B" w14:textId="77777777" w:rsidR="00733189" w:rsidRDefault="00733189" w:rsidP="00733189">
      <w:pPr>
        <w:rPr>
          <w:rFonts w:ascii="Calibri" w:eastAsia="Calibri" w:hAnsi="Calibri"/>
        </w:rPr>
      </w:pPr>
    </w:p>
    <w:p w14:paraId="164BDEA7" w14:textId="77777777" w:rsidR="00733189" w:rsidRDefault="00733189" w:rsidP="00733189">
      <w:pPr>
        <w:rPr>
          <w:rFonts w:ascii="Calibri" w:eastAsia="Calibri" w:hAnsi="Calibri"/>
        </w:rPr>
      </w:pPr>
    </w:p>
    <w:p w14:paraId="3AD11AF9" w14:textId="77777777" w:rsidR="00733189" w:rsidRDefault="00733189" w:rsidP="00733189">
      <w:pPr>
        <w:rPr>
          <w:rFonts w:ascii="Calibri" w:eastAsia="Calibri" w:hAnsi="Calibri"/>
        </w:rPr>
      </w:pPr>
    </w:p>
    <w:p w14:paraId="60D07998" w14:textId="77777777" w:rsidR="00733189" w:rsidRDefault="00733189" w:rsidP="00733189">
      <w:pPr>
        <w:rPr>
          <w:rFonts w:ascii="Calibri" w:eastAsia="Calibri" w:hAnsi="Calibri"/>
        </w:rPr>
      </w:pPr>
    </w:p>
    <w:p w14:paraId="75F8D9F7" w14:textId="77777777" w:rsidR="00733189" w:rsidRDefault="00733189" w:rsidP="00733189">
      <w:pPr>
        <w:rPr>
          <w:rFonts w:ascii="Calibri" w:eastAsia="Calibri" w:hAnsi="Calibri"/>
        </w:rPr>
      </w:pPr>
    </w:p>
    <w:p w14:paraId="487E7367" w14:textId="21BD37AB" w:rsidR="00733189" w:rsidRPr="00733189" w:rsidRDefault="00733189" w:rsidP="00733189">
      <w:pPr>
        <w:tabs>
          <w:tab w:val="left" w:pos="1008"/>
        </w:tabs>
      </w:pPr>
      <w:r w:rsidRPr="00733189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0" allowOverlap="1" wp14:anchorId="3E08754C" wp14:editId="6588C0D8">
                <wp:simplePos x="0" y="0"/>
                <wp:positionH relativeFrom="margin">
                  <wp:posOffset>959175</wp:posOffset>
                </wp:positionH>
                <wp:positionV relativeFrom="paragraph">
                  <wp:posOffset>9993</wp:posOffset>
                </wp:positionV>
                <wp:extent cx="3822700" cy="1143000"/>
                <wp:effectExtent l="0" t="0" r="25400" b="19050"/>
                <wp:wrapNone/>
                <wp:docPr id="1" name="Flowchart: Alternate Process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822700" cy="1143000"/>
                        </a:xfrm>
                        <a:prstGeom prst="flowChartAlternateProcess">
                          <a:avLst/>
                        </a:prstGeom>
                        <a:noFill/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miter/>
                          <a:headEnd type="none" w="med" len="med"/>
                          <a:tailEnd type="none" w="med" len="med"/>
                        </a:ln>
                      </wps:spPr>
                      <wps:txbx>
                        <w:txbxContent>
                          <w:p w14:paraId="01E51313" w14:textId="77777777" w:rsidR="00733189" w:rsidRDefault="00733189" w:rsidP="00733189"/>
                        </w:txbxContent>
                      </wps:txbx>
                      <wps:bodyPr lIns="91425" tIns="91425" rIns="91425" bIns="91425" anchor="ctr" anchorCtr="0"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E08754C" id="_x0000_t176" coordsize="21600,21600" o:spt="176" adj="2700" path="m@0,qx0@0l0@2qy@0,21600l@1,21600qx21600@2l21600@0qy@1,xe">
                <v:stroke joinstyle="miter"/>
                <v:formulas>
                  <v:f eqn="val #0"/>
                  <v:f eqn="sum width 0 #0"/>
                  <v:f eqn="sum height 0 #0"/>
                  <v:f eqn="prod @0 2929 10000"/>
                  <v:f eqn="sum width 0 @3"/>
                  <v:f eqn="sum height 0 @3"/>
                  <v:f eqn="val width"/>
                  <v:f eqn="val height"/>
                  <v:f eqn="prod width 1 2"/>
                  <v:f eqn="prod height 1 2"/>
                </v:formulas>
                <v:path gradientshapeok="t" limo="10800,10800" o:connecttype="custom" o:connectlocs="@8,0;0,@9;@8,@7;@6,@9" textboxrect="@3,@3,@4,@5"/>
              </v:shapetype>
              <v:shape id="Flowchart: Alternate Process 1" o:spid="_x0000_s1026" type="#_x0000_t176" style="position:absolute;margin-left:75.55pt;margin-top:.8pt;width:301pt;height:90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" o:allowincell="f" filled="f">
                <v:path arrowok="t"/>
                <v:textbox inset="2.53958mm,2.53958mm,2.53958mm,2.53958mm">
                  <w:txbxContent>
                    <w:p w14:paraId="01E51313" w14:textId="77777777" w:rsidR="00733189" w:rsidRDefault="00733189" w:rsidP="00733189"/>
                  </w:txbxContent>
                </v:textbox>
                <w10:wrap anchorx="margin"/>
              </v:shape>
            </w:pict>
          </mc:Fallback>
        </mc:AlternateContent>
      </w:r>
      <w:r>
        <w:tab/>
      </w:r>
    </w:p>
    <w:p w14:paraId="361E0A90" w14:textId="77777777" w:rsidR="00733189" w:rsidRPr="00733189" w:rsidRDefault="00733189" w:rsidP="00733189"/>
    <w:p w14:paraId="39880F7A" w14:textId="77777777" w:rsidR="00733189" w:rsidRPr="00733189" w:rsidRDefault="00733189" w:rsidP="00733189"/>
    <w:p w14:paraId="33C69B01" w14:textId="77777777" w:rsidR="00733189" w:rsidRPr="00733189" w:rsidRDefault="00733189" w:rsidP="00733189"/>
    <w:p w14:paraId="65354D7A" w14:textId="77777777" w:rsidR="00733189" w:rsidRPr="00733189" w:rsidRDefault="00733189" w:rsidP="00733189"/>
    <w:p w14:paraId="48EA3289" w14:textId="77777777" w:rsidR="00733189" w:rsidRPr="00733189" w:rsidRDefault="00733189" w:rsidP="00733189">
      <w:pPr>
        <w:rPr>
          <w:sz w:val="32"/>
          <w:szCs w:val="32"/>
        </w:rPr>
      </w:pPr>
    </w:p>
    <w:p w14:paraId="5BA19D37" w14:textId="77777777" w:rsidR="00733189" w:rsidRPr="00733189" w:rsidRDefault="00733189" w:rsidP="00733189">
      <w:pPr>
        <w:rPr>
          <w:sz w:val="32"/>
          <w:szCs w:val="32"/>
        </w:rPr>
      </w:pPr>
    </w:p>
    <w:p w14:paraId="621932F3" w14:textId="77777777" w:rsidR="00733189" w:rsidRPr="00733189" w:rsidRDefault="00733189" w:rsidP="00733189">
      <w:pPr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 w:rsidRPr="00733189">
        <w:rPr>
          <w:rFonts w:ascii="Times New Roman" w:eastAsia="Times New Roman" w:hAnsi="Times New Roman"/>
          <w:b/>
          <w:sz w:val="24"/>
          <w:szCs w:val="24"/>
          <w:lang w:val="id-ID"/>
        </w:rPr>
        <w:t>Gambar</w:t>
      </w:r>
      <w:r w:rsidRPr="00733189">
        <w:rPr>
          <w:rFonts w:ascii="Times New Roman" w:eastAsia="Times New Roman" w:hAnsi="Times New Roman"/>
          <w:b/>
          <w:sz w:val="24"/>
          <w:szCs w:val="24"/>
        </w:rPr>
        <w:t xml:space="preserve"> 1. </w:t>
      </w:r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Struktur </w:t>
      </w:r>
      <w:proofErr w:type="spellStart"/>
      <w:r w:rsidRPr="00733189">
        <w:rPr>
          <w:rFonts w:ascii="Times New Roman" w:hAnsi="Times New Roman" w:cs="Times New Roman"/>
          <w:sz w:val="24"/>
          <w:szCs w:val="24"/>
          <w:lang w:val="id"/>
        </w:rPr>
        <w:t>isoflavon</w:t>
      </w:r>
      <w:proofErr w:type="spellEnd"/>
      <w:r w:rsidRPr="00733189">
        <w:rPr>
          <w:rFonts w:ascii="Times New Roman" w:hAnsi="Times New Roman" w:cs="Times New Roman"/>
          <w:sz w:val="24"/>
          <w:szCs w:val="24"/>
          <w:lang w:val="id"/>
        </w:rPr>
        <w:t xml:space="preserve"> yang ditemukan dalam ekstrak </w:t>
      </w:r>
      <w:proofErr w:type="spellStart"/>
      <w:r w:rsidRPr="00733189">
        <w:rPr>
          <w:rFonts w:ascii="Times New Roman" w:hAnsi="Times New Roman" w:cs="Times New Roman"/>
          <w:sz w:val="24"/>
          <w:szCs w:val="24"/>
          <w:lang w:val="id"/>
        </w:rPr>
        <w:t>etanolik</w:t>
      </w:r>
      <w:proofErr w:type="spellEnd"/>
    </w:p>
    <w:p w14:paraId="63A667B2" w14:textId="77777777" w:rsidR="00733189" w:rsidRPr="004C2C43" w:rsidRDefault="00733189" w:rsidP="003B7A8D">
      <w:pPr>
        <w:tabs>
          <w:tab w:val="left" w:pos="480"/>
        </w:tabs>
        <w:spacing w:after="240" w:line="360" w:lineRule="auto"/>
        <w:ind w:firstLine="480"/>
        <w:jc w:val="both"/>
        <w:rPr>
          <w:rFonts w:ascii="Times New Roman" w:hAnsi="Times New Roman" w:cs="Times New Roman"/>
          <w:lang w:val="id-ID"/>
        </w:rPr>
      </w:pPr>
    </w:p>
    <w:p w14:paraId="2B6A29C9" w14:textId="6A4ABC4D" w:rsidR="00F02851" w:rsidRPr="004B684D" w:rsidRDefault="004B684D" w:rsidP="00F02851">
      <w:pPr>
        <w:tabs>
          <w:tab w:val="left" w:pos="480"/>
        </w:tabs>
        <w:spacing w:line="360" w:lineRule="auto"/>
        <w:rPr>
          <w:lang w:val="id-ID"/>
        </w:rPr>
      </w:pPr>
      <w:r>
        <w:rPr>
          <w:rFonts w:ascii="Times New Roman" w:eastAsia="Times New Roman" w:hAnsi="Times New Roman"/>
          <w:b/>
          <w:sz w:val="24"/>
          <w:szCs w:val="24"/>
          <w:lang w:val="id-ID"/>
        </w:rPr>
        <w:t>KESIMPULAN</w:t>
      </w:r>
    </w:p>
    <w:p w14:paraId="27868A4B" w14:textId="77777777" w:rsidR="008C1238" w:rsidRDefault="008C1238" w:rsidP="003B7A8D">
      <w:pPr>
        <w:tabs>
          <w:tab w:val="left" w:pos="480"/>
        </w:tabs>
        <w:spacing w:after="24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id"/>
        </w:rPr>
      </w:pPr>
      <w:r w:rsidRPr="008C1238">
        <w:rPr>
          <w:rFonts w:ascii="Times New Roman" w:hAnsi="Times New Roman" w:cs="Times New Roman"/>
          <w:sz w:val="24"/>
          <w:szCs w:val="24"/>
          <w:lang w:val="id"/>
        </w:rPr>
        <w:t>Kesimpulan utama dari penelitian ini harus disajikan dalam bagian Kesimpulan singkat. Kesimpulan harus menjawab tujuan penelitian. Di bagian ini, penulis juga dapat menyarankan eksperimen di masa mendatang dan/atau menunjukkan eksperimen yang sedang berlangsung.</w:t>
      </w:r>
    </w:p>
    <w:p w14:paraId="24AD41AA" w14:textId="0CEEAD5D" w:rsidR="00F02851" w:rsidRDefault="004B684D" w:rsidP="00733189">
      <w:pPr>
        <w:tabs>
          <w:tab w:val="left" w:pos="480"/>
        </w:tabs>
        <w:spacing w:line="360" w:lineRule="auto"/>
        <w:rPr>
          <w:rFonts w:ascii="Times New Roman" w:eastAsia="Times New Roman" w:hAnsi="Times New Roman"/>
          <w:b/>
          <w:sz w:val="24"/>
          <w:szCs w:val="24"/>
          <w:lang w:val="id-ID"/>
        </w:rPr>
      </w:pPr>
      <w:r>
        <w:rPr>
          <w:rFonts w:ascii="Times New Roman" w:eastAsia="Times New Roman" w:hAnsi="Times New Roman"/>
          <w:b/>
          <w:sz w:val="24"/>
          <w:szCs w:val="24"/>
          <w:lang w:val="id-ID"/>
        </w:rPr>
        <w:t>DAFTAR PUSTAKA</w:t>
      </w:r>
    </w:p>
    <w:p w14:paraId="60E50064" w14:textId="7EA2B5CE" w:rsidR="00733189" w:rsidRPr="00733189" w:rsidRDefault="00733189" w:rsidP="00733189">
      <w:pPr>
        <w:tabs>
          <w:tab w:val="left" w:pos="480"/>
        </w:tabs>
        <w:spacing w:after="240" w:line="360" w:lineRule="auto"/>
        <w:ind w:firstLine="567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 xml:space="preserve">Referensi yang </w:t>
      </w:r>
      <w:r w:rsidRPr="00733189">
        <w:rPr>
          <w:rFonts w:ascii="Times New Roman" w:hAnsi="Times New Roman" w:cs="Times New Roman"/>
          <w:sz w:val="24"/>
          <w:szCs w:val="24"/>
          <w:lang w:val="id"/>
        </w:rPr>
        <w:t>digunakan</w:t>
      </w:r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 xml:space="preserve"> harus </w:t>
      </w:r>
      <w:proofErr w:type="spellStart"/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>up</w:t>
      </w:r>
      <w:proofErr w:type="spellEnd"/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 xml:space="preserve"> </w:t>
      </w:r>
      <w:proofErr w:type="spellStart"/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>to</w:t>
      </w:r>
      <w:proofErr w:type="spellEnd"/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 xml:space="preserve"> </w:t>
      </w:r>
      <w:proofErr w:type="spellStart"/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>date</w:t>
      </w:r>
      <w:proofErr w:type="spellEnd"/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 xml:space="preserve"> dan didominasi artikel jurnal. </w:t>
      </w:r>
      <w:r w:rsidRPr="00733189">
        <w:rPr>
          <w:rFonts w:ascii="Times New Roman" w:hAnsi="Times New Roman" w:cs="Times New Roman"/>
          <w:iCs/>
          <w:sz w:val="24"/>
          <w:szCs w:val="24"/>
          <w:lang w:val="id-ID"/>
        </w:rPr>
        <w:t>Harap</w:t>
      </w:r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 xml:space="preserve"> menggunakan</w:t>
      </w:r>
      <w:r>
        <w:rPr>
          <w:rFonts w:ascii="Times New Roman" w:hAnsi="Times New Roman" w:cs="Times New Roman"/>
          <w:iCs/>
          <w:sz w:val="24"/>
          <w:szCs w:val="24"/>
          <w:lang w:val="id"/>
        </w:rPr>
        <w:t xml:space="preserve"> aplikasi</w:t>
      </w:r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 xml:space="preserve"> </w:t>
      </w:r>
      <w:r w:rsidRPr="00733189">
        <w:rPr>
          <w:rFonts w:ascii="Times New Roman" w:hAnsi="Times New Roman" w:cs="Times New Roman"/>
          <w:b/>
          <w:bCs/>
          <w:iCs/>
          <w:sz w:val="24"/>
          <w:szCs w:val="24"/>
          <w:lang w:val="id"/>
        </w:rPr>
        <w:t xml:space="preserve">manajer referensi untuk mengatur referensi seperti </w:t>
      </w:r>
      <w:hyperlink r:id="rId8" w:history="1">
        <w:proofErr w:type="spellStart"/>
        <w:r w:rsidRPr="00980B38">
          <w:rPr>
            <w:rStyle w:val="Hyperlink"/>
            <w:rFonts w:ascii="Times New Roman" w:hAnsi="Times New Roman"/>
            <w:b/>
            <w:bCs/>
            <w:iCs/>
            <w:sz w:val="24"/>
            <w:szCs w:val="24"/>
            <w:lang w:val="id"/>
          </w:rPr>
          <w:t>Zotero</w:t>
        </w:r>
        <w:proofErr w:type="spellEnd"/>
      </w:hyperlink>
      <w:r w:rsidRPr="00733189">
        <w:rPr>
          <w:rFonts w:ascii="Times New Roman" w:hAnsi="Times New Roman" w:cs="Times New Roman"/>
          <w:b/>
          <w:bCs/>
          <w:iCs/>
          <w:sz w:val="24"/>
          <w:szCs w:val="24"/>
          <w:lang w:val="id"/>
        </w:rPr>
        <w:t xml:space="preserve">, </w:t>
      </w:r>
      <w:hyperlink r:id="rId9" w:history="1">
        <w:proofErr w:type="spellStart"/>
        <w:r w:rsidRPr="00980B38">
          <w:rPr>
            <w:rStyle w:val="Hyperlink"/>
            <w:rFonts w:ascii="Times New Roman" w:hAnsi="Times New Roman"/>
            <w:b/>
            <w:bCs/>
            <w:iCs/>
            <w:sz w:val="24"/>
            <w:szCs w:val="24"/>
            <w:lang w:val="id"/>
          </w:rPr>
          <w:t>Mendeley</w:t>
        </w:r>
        <w:proofErr w:type="spellEnd"/>
      </w:hyperlink>
      <w:r w:rsidRPr="00733189">
        <w:rPr>
          <w:rFonts w:ascii="Times New Roman" w:hAnsi="Times New Roman" w:cs="Times New Roman"/>
          <w:b/>
          <w:bCs/>
          <w:iCs/>
          <w:sz w:val="24"/>
          <w:szCs w:val="24"/>
          <w:lang w:val="id"/>
        </w:rPr>
        <w:t xml:space="preserve">, </w:t>
      </w:r>
      <w:hyperlink r:id="rId10" w:history="1">
        <w:proofErr w:type="spellStart"/>
        <w:r w:rsidRPr="00980B38">
          <w:rPr>
            <w:rStyle w:val="Hyperlink"/>
            <w:rFonts w:ascii="Times New Roman" w:hAnsi="Times New Roman"/>
            <w:b/>
            <w:bCs/>
            <w:iCs/>
            <w:sz w:val="24"/>
            <w:szCs w:val="24"/>
            <w:lang w:val="id"/>
          </w:rPr>
          <w:t>Endnote</w:t>
        </w:r>
        <w:proofErr w:type="spellEnd"/>
      </w:hyperlink>
      <w:r w:rsidRPr="00733189">
        <w:rPr>
          <w:rFonts w:ascii="Times New Roman" w:hAnsi="Times New Roman" w:cs="Times New Roman"/>
          <w:b/>
          <w:bCs/>
          <w:iCs/>
          <w:sz w:val="24"/>
          <w:szCs w:val="24"/>
          <w:lang w:val="id"/>
        </w:rPr>
        <w:t>, dll</w:t>
      </w:r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>. Gaya referensi yang digunakan "</w:t>
      </w:r>
      <w:proofErr w:type="spellStart"/>
      <w:r w:rsidR="00980B38">
        <w:rPr>
          <w:rFonts w:ascii="Times New Roman" w:hAnsi="Times New Roman" w:cs="Times New Roman"/>
          <w:iCs/>
          <w:sz w:val="24"/>
          <w:szCs w:val="24"/>
          <w:lang w:val="id"/>
        </w:rPr>
        <w:fldChar w:fldCharType="begin"/>
      </w:r>
      <w:r w:rsidR="00980B38">
        <w:rPr>
          <w:rFonts w:ascii="Times New Roman" w:hAnsi="Times New Roman" w:cs="Times New Roman"/>
          <w:iCs/>
          <w:sz w:val="24"/>
          <w:szCs w:val="24"/>
          <w:lang w:val="id"/>
        </w:rPr>
        <w:instrText>HYPERLINK "https://library.viu.ca/citing/vancouver"</w:instrText>
      </w:r>
      <w:r w:rsidR="00980B38">
        <w:rPr>
          <w:rFonts w:ascii="Times New Roman" w:hAnsi="Times New Roman" w:cs="Times New Roman"/>
          <w:iCs/>
          <w:sz w:val="24"/>
          <w:szCs w:val="24"/>
          <w:lang w:val="id"/>
        </w:rPr>
      </w:r>
      <w:r w:rsidR="00980B38">
        <w:rPr>
          <w:rFonts w:ascii="Times New Roman" w:hAnsi="Times New Roman" w:cs="Times New Roman"/>
          <w:iCs/>
          <w:sz w:val="24"/>
          <w:szCs w:val="24"/>
          <w:lang w:val="id"/>
        </w:rPr>
        <w:fldChar w:fldCharType="separate"/>
      </w:r>
      <w:r w:rsidRPr="00980B38">
        <w:rPr>
          <w:rStyle w:val="Hyperlink"/>
          <w:rFonts w:ascii="Times New Roman" w:hAnsi="Times New Roman"/>
          <w:iCs/>
          <w:sz w:val="24"/>
          <w:szCs w:val="24"/>
          <w:lang w:val="id"/>
        </w:rPr>
        <w:t>Vancouver</w:t>
      </w:r>
      <w:proofErr w:type="spellEnd"/>
      <w:r w:rsidR="00980B38">
        <w:rPr>
          <w:rFonts w:ascii="Times New Roman" w:hAnsi="Times New Roman" w:cs="Times New Roman"/>
          <w:iCs/>
          <w:sz w:val="24"/>
          <w:szCs w:val="24"/>
          <w:lang w:val="id"/>
        </w:rPr>
        <w:fldChar w:fldCharType="end"/>
      </w:r>
      <w:r w:rsidRPr="00733189">
        <w:rPr>
          <w:rFonts w:ascii="Times New Roman" w:hAnsi="Times New Roman" w:cs="Times New Roman"/>
          <w:iCs/>
          <w:sz w:val="24"/>
          <w:szCs w:val="24"/>
          <w:lang w:val="id"/>
        </w:rPr>
        <w:t>". Contoh:</w:t>
      </w:r>
    </w:p>
    <w:p w14:paraId="35C75DBD" w14:textId="77777777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>
        <w:rPr>
          <w:i/>
          <w:color w:val="FF0000"/>
        </w:rPr>
        <w:fldChar w:fldCharType="begin"/>
      </w:r>
      <w:r>
        <w:rPr>
          <w:i/>
          <w:color w:val="FF0000"/>
        </w:rPr>
        <w:instrText xml:space="preserve"> ADDIN ZOTERO_BIBL {"uncited":[],"omitted":[],"custom":[]} CSL_BIBLIOGRAPHY </w:instrText>
      </w:r>
      <w:r>
        <w:rPr>
          <w:i/>
          <w:color w:val="FF0000"/>
        </w:rPr>
        <w:fldChar w:fldCharType="separate"/>
      </w:r>
      <w:r w:rsidRPr="00F14813">
        <w:rPr>
          <w:rFonts w:ascii="Times New Roman" w:hAnsi="Times New Roman" w:cs="Times New Roman"/>
          <w:sz w:val="24"/>
        </w:rPr>
        <w:t xml:space="preserve">1. </w:t>
      </w:r>
      <w:r w:rsidRPr="00F14813">
        <w:rPr>
          <w:rFonts w:ascii="Times New Roman" w:hAnsi="Times New Roman" w:cs="Times New Roman"/>
          <w:sz w:val="24"/>
        </w:rPr>
        <w:tab/>
        <w:t xml:space="preserve">Han J, Xian Z, Zhang Y, Liu J, Liang A. Systematic overview of aristolochic acids: Nephrotoxicity, carcinogenicity, and underlying mechanisms. Frontiers in Pharmacology. 2019;10(Jun). </w:t>
      </w:r>
    </w:p>
    <w:p w14:paraId="3C63E2B1" w14:textId="77777777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 xml:space="preserve">2. </w:t>
      </w:r>
      <w:r w:rsidRPr="00F14813">
        <w:rPr>
          <w:rFonts w:ascii="Times New Roman" w:hAnsi="Times New Roman" w:cs="Times New Roman"/>
          <w:sz w:val="24"/>
        </w:rPr>
        <w:tab/>
        <w:t xml:space="preserve">Grollman AP, Marcus DM. Global hazards of herbal remedies: lessons from Aristolochia. EMBO reports. 2016;17(5):619–25. </w:t>
      </w:r>
    </w:p>
    <w:p w14:paraId="5EFC81A2" w14:textId="77777777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 xml:space="preserve">3. </w:t>
      </w:r>
      <w:r w:rsidRPr="00F14813">
        <w:rPr>
          <w:rFonts w:ascii="Times New Roman" w:hAnsi="Times New Roman" w:cs="Times New Roman"/>
          <w:sz w:val="24"/>
        </w:rPr>
        <w:tab/>
        <w:t>Vanherweghem J-L, Tielemans C, Abramowicz D, Depierreux M, Vanhaelen-Fastre R, Vanhaelen M, et al. Rapidly progressive interstitial renal fibrosis in young women: association with slimming regimen including Chinese herbs. The Lancet [Internet]. 1993 Feb 13 [cited 2021 Sep 7];341(8842):387–91. Available from: https://www.thelancet.com/journals/lancet/article/PII0140-6736(93)92984-2/abstract</w:t>
      </w:r>
    </w:p>
    <w:p w14:paraId="1805FBD2" w14:textId="77777777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 xml:space="preserve">4. </w:t>
      </w:r>
      <w:r w:rsidRPr="00F14813">
        <w:rPr>
          <w:rFonts w:ascii="Times New Roman" w:hAnsi="Times New Roman" w:cs="Times New Roman"/>
          <w:sz w:val="24"/>
        </w:rPr>
        <w:tab/>
        <w:t xml:space="preserve">IARC. A review of human carcinogens. Vol. 100. Lyon: the International Agency for Research on Cancer; 2012. </w:t>
      </w:r>
    </w:p>
    <w:p w14:paraId="389A6435" w14:textId="77777777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 xml:space="preserve">5. </w:t>
      </w:r>
      <w:r w:rsidRPr="00F14813">
        <w:rPr>
          <w:rFonts w:ascii="Times New Roman" w:hAnsi="Times New Roman" w:cs="Times New Roman"/>
          <w:sz w:val="24"/>
        </w:rPr>
        <w:tab/>
        <w:t xml:space="preserve">Herman. Pemanfaatan Akar Kedayan (Aristolochia sp.) Sebagai Obat Tradisional Oleh Masyarakat Suku Dayak Merap Desa Gong Solok Kecamatan Malinau Selatan Kabupaten Malinau. [Samarinda]: Politeknik Pertanian Negeri Samarinda; 2011. </w:t>
      </w:r>
    </w:p>
    <w:p w14:paraId="16031295" w14:textId="77777777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 xml:space="preserve">6. </w:t>
      </w:r>
      <w:r w:rsidRPr="00F14813">
        <w:rPr>
          <w:rFonts w:ascii="Times New Roman" w:hAnsi="Times New Roman" w:cs="Times New Roman"/>
          <w:sz w:val="24"/>
        </w:rPr>
        <w:tab/>
        <w:t xml:space="preserve">Syuhada. Uji Antimitosis fraksi ekstrak methanol Akar-Penawar Dengan Metode Penghambatan Pembelahan Sel Telur Bulu Babi Terfertilisasi. [Makassar]: Universitas Muslim Indonesia; 2009. </w:t>
      </w:r>
    </w:p>
    <w:p w14:paraId="0EECA2FE" w14:textId="77777777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 xml:space="preserve">7. </w:t>
      </w:r>
      <w:r w:rsidRPr="00F14813">
        <w:rPr>
          <w:rFonts w:ascii="Times New Roman" w:hAnsi="Times New Roman" w:cs="Times New Roman"/>
          <w:sz w:val="24"/>
        </w:rPr>
        <w:tab/>
        <w:t xml:space="preserve">Parlupi B, Yudha CR, Padan Y, Andareas, Paksual, Sihin. Tumbuhan Hutan Sekolah Berkhasiat Obat. Adriani RR, Tjandrawati O s, editors. Malianu: WWF Indonesia; 2019. </w:t>
      </w:r>
    </w:p>
    <w:p w14:paraId="27359AFB" w14:textId="77777777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 xml:space="preserve">8. </w:t>
      </w:r>
      <w:r w:rsidRPr="00F14813">
        <w:rPr>
          <w:rFonts w:ascii="Times New Roman" w:hAnsi="Times New Roman" w:cs="Times New Roman"/>
          <w:sz w:val="24"/>
        </w:rPr>
        <w:tab/>
        <w:t xml:space="preserve">Sains M, Supriningrum R, Warnida H, Samarinda AF, Hitam A. Uji Daya Analgetik Ekstrak Etanol Akar Tabar Kedayan (Aristolochia foveolata Merr .) Pada Mencit Putih Jantan Dengan. Media Sains. 2016;9(April):22–6. </w:t>
      </w:r>
    </w:p>
    <w:p w14:paraId="4E874535" w14:textId="77777777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 xml:space="preserve">9. </w:t>
      </w:r>
      <w:r w:rsidRPr="00F14813">
        <w:rPr>
          <w:rFonts w:ascii="Times New Roman" w:hAnsi="Times New Roman" w:cs="Times New Roman"/>
          <w:sz w:val="24"/>
        </w:rPr>
        <w:tab/>
        <w:t xml:space="preserve">Sborchia M, Keun HC, Phillips DH, Arlt VM. The impact of p53 on aristolochic acid i-induced gene expression in vivo. International Journal of Molecular Sciences. 2019;20(24):1–25. </w:t>
      </w:r>
    </w:p>
    <w:p w14:paraId="3676DAAC" w14:textId="2A9592B8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 xml:space="preserve">10. Wagner A, Nacci D. Tropical Collector Urchin, Tripneustes gratilla Fertilization Test Method. 2012. </w:t>
      </w:r>
    </w:p>
    <w:p w14:paraId="08AFB8DA" w14:textId="472A66A6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lastRenderedPageBreak/>
        <w:t xml:space="preserve">11. Environmental Protection Agnecy US. Sperm Cell Toxicity Tests Using the Sea Urchin. 2009;27. </w:t>
      </w:r>
    </w:p>
    <w:p w14:paraId="585337CB" w14:textId="40B0C4EC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 xml:space="preserve">12. Vacquier VD. Laboratory on sea urchin fertilization. Mol Reprod Dev. 2011 Aug;78(8):553–64. </w:t>
      </w:r>
    </w:p>
    <w:p w14:paraId="0B905438" w14:textId="587F6AAC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 xml:space="preserve">13. Ghorani V, Mortazavi MS, Mohammadi E, Sadripour E, Soltani M, Shahri NM, et al. Determination of developmental stages of embryo in the Sea Urchin, Echinometra mathaei. 2012;11(2):294–304. </w:t>
      </w:r>
    </w:p>
    <w:p w14:paraId="3AFBAA48" w14:textId="2B2C39A1" w:rsidR="001F56C3" w:rsidRPr="00F14813" w:rsidRDefault="001F56C3" w:rsidP="001F56C3">
      <w:pPr>
        <w:pStyle w:val="Bibliography"/>
        <w:ind w:left="360" w:hanging="360"/>
        <w:rPr>
          <w:rFonts w:ascii="Times New Roman" w:hAnsi="Times New Roman" w:cs="Times New Roman"/>
          <w:sz w:val="24"/>
        </w:rPr>
      </w:pPr>
      <w:r w:rsidRPr="00F14813">
        <w:rPr>
          <w:rFonts w:ascii="Times New Roman" w:hAnsi="Times New Roman" w:cs="Times New Roman"/>
          <w:sz w:val="24"/>
        </w:rPr>
        <w:t>14. Michel A, Jackson N. Cytotoxicity Test [Internet]. ScienceDirect. 2019 [cited 2021 Sep 5]. Available from: https://www.sciencedirect.com/topics/biochemistry-genetics-and-molecular-biology/cytotoxicity-test</w:t>
      </w:r>
    </w:p>
    <w:p w14:paraId="2A7BE6FF" w14:textId="63C06000" w:rsidR="00F02851" w:rsidRDefault="001F56C3" w:rsidP="001F56C3">
      <w:pPr>
        <w:ind w:left="360" w:hanging="360"/>
        <w:jc w:val="both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i/>
          <w:color w:val="FF0000"/>
          <w:sz w:val="24"/>
          <w:szCs w:val="24"/>
        </w:rPr>
        <w:fldChar w:fldCharType="end"/>
      </w:r>
    </w:p>
    <w:p w14:paraId="6E599BC7" w14:textId="77777777" w:rsidR="00F02851" w:rsidRDefault="00F02851" w:rsidP="00F02851">
      <w:pPr>
        <w:rPr>
          <w:rFonts w:ascii="Times New Roman" w:hAnsi="Times New Roman"/>
          <w:i/>
          <w:sz w:val="24"/>
          <w:szCs w:val="24"/>
        </w:rPr>
      </w:pPr>
    </w:p>
    <w:p w14:paraId="1746D0BD" w14:textId="65BCCE33" w:rsidR="00F02851" w:rsidRDefault="00F02851" w:rsidP="00733189">
      <w:pPr>
        <w:rPr>
          <w:rFonts w:ascii="Calibri" w:eastAsia="Calibri" w:hAnsi="Calibri"/>
          <w:sz w:val="20"/>
          <w:szCs w:val="20"/>
        </w:rPr>
      </w:pPr>
    </w:p>
    <w:sectPr w:rsidR="00F02851" w:rsidSect="002307F3">
      <w:footerReference w:type="default" r:id="rId11"/>
      <w:footerReference w:type="first" r:id="rId12"/>
      <w:pgSz w:w="11906" w:h="16838"/>
      <w:pgMar w:top="1134" w:right="1134" w:bottom="1134" w:left="1134" w:header="709" w:footer="567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A67A182" w14:textId="77777777" w:rsidR="00D340AF" w:rsidRDefault="00D340AF" w:rsidP="009168CA">
      <w:r>
        <w:separator/>
      </w:r>
    </w:p>
  </w:endnote>
  <w:endnote w:type="continuationSeparator" w:id="0">
    <w:p w14:paraId="3F41E0DD" w14:textId="77777777" w:rsidR="00D340AF" w:rsidRDefault="00D340AF" w:rsidP="009168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84429A4" w14:textId="77777777" w:rsidR="00B35A6C" w:rsidRDefault="00B35A6C" w:rsidP="005708FF">
    <w:pPr>
      <w:pStyle w:val="Footer"/>
      <w:jc w:val="center"/>
      <w:rPr>
        <w:rFonts w:ascii="Book Antiqua" w:hAnsi="Book Antiqua"/>
        <w:b/>
        <w:sz w:val="18"/>
        <w:szCs w:val="18"/>
      </w:rPr>
    </w:pPr>
  </w:p>
  <w:p w14:paraId="423E79F4" w14:textId="6C6341B7" w:rsidR="00B35A6C" w:rsidRPr="005708FF" w:rsidRDefault="00B35A6C" w:rsidP="005708FF">
    <w:pPr>
      <w:pStyle w:val="Footer"/>
      <w:jc w:val="center"/>
      <w:rPr>
        <w:rFonts w:ascii="Book Antiqua" w:hAnsi="Book Antiqua"/>
        <w:b/>
        <w:sz w:val="18"/>
        <w:szCs w:val="18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DE43C8C" w14:textId="77777777" w:rsidR="00B35A6C" w:rsidRPr="002F07F6" w:rsidRDefault="00B35A6C" w:rsidP="00D60DDC">
    <w:pPr>
      <w:tabs>
        <w:tab w:val="left" w:pos="4020"/>
      </w:tabs>
      <w:rPr>
        <w:rFonts w:ascii="Book Antiqua" w:hAnsi="Book Antiqua"/>
        <w:sz w:val="16"/>
        <w:szCs w:val="16"/>
        <w:shd w:val="clear" w:color="auto" w:fill="FFFFFF"/>
      </w:rPr>
    </w:pPr>
  </w:p>
  <w:p w14:paraId="38D8FC63" w14:textId="5F707880" w:rsidR="00B35A6C" w:rsidRPr="00D60DDC" w:rsidRDefault="00B35A6C" w:rsidP="00D60DDC">
    <w:pPr>
      <w:pStyle w:val="Footer"/>
      <w:jc w:val="center"/>
      <w:rPr>
        <w:rFonts w:ascii="Book Antiqua" w:hAnsi="Book Antiqua"/>
        <w:b/>
        <w:sz w:val="18"/>
        <w:szCs w:val="18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E4C6506" w14:textId="77777777" w:rsidR="00D340AF" w:rsidRDefault="00D340AF" w:rsidP="009168CA">
      <w:r>
        <w:separator/>
      </w:r>
    </w:p>
  </w:footnote>
  <w:footnote w:type="continuationSeparator" w:id="0">
    <w:p w14:paraId="1044961A" w14:textId="77777777" w:rsidR="00D340AF" w:rsidRDefault="00D340AF" w:rsidP="009168C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2345C14"/>
    <w:multiLevelType w:val="hybridMultilevel"/>
    <w:tmpl w:val="17F682E6"/>
    <w:lvl w:ilvl="0" w:tplc="3D24E134">
      <w:numFmt w:val="bullet"/>
      <w:lvlText w:val="-"/>
      <w:lvlJc w:val="left"/>
      <w:pPr>
        <w:ind w:left="720" w:hanging="360"/>
      </w:pPr>
      <w:rPr>
        <w:rFonts w:ascii="Book Antiqua" w:eastAsiaTheme="minorHAnsi" w:hAnsi="Book Antiqua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AC21D9C"/>
    <w:multiLevelType w:val="hybridMultilevel"/>
    <w:tmpl w:val="B5F648F6"/>
    <w:lvl w:ilvl="0" w:tplc="6C7C3FD4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cs="Times New Roman" w:hint="default"/>
        <w:b w:val="0"/>
      </w:rPr>
    </w:lvl>
    <w:lvl w:ilvl="1" w:tplc="041F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cs="Times New Roman"/>
      </w:rPr>
    </w:lvl>
    <w:lvl w:ilvl="2" w:tplc="041F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1F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1F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1F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1F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1F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1F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num w:numId="1" w16cid:durableId="2126580091">
    <w:abstractNumId w:val="1"/>
  </w:num>
  <w:num w:numId="2" w16cid:durableId="34822047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tr-TR" w:vendorID="64" w:dllVersion="4096" w:nlCheck="1" w:checkStyle="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7S0NDczNTY2NrGwNDJQ0lEKTi0uzszPAykwrgUAcHNo3CwAAAA="/>
  </w:docVars>
  <w:rsids>
    <w:rsidRoot w:val="009168CA"/>
    <w:rsid w:val="000022C2"/>
    <w:rsid w:val="00003C16"/>
    <w:rsid w:val="00006117"/>
    <w:rsid w:val="00014C30"/>
    <w:rsid w:val="00017702"/>
    <w:rsid w:val="000208FD"/>
    <w:rsid w:val="0002146A"/>
    <w:rsid w:val="0003480F"/>
    <w:rsid w:val="00042C87"/>
    <w:rsid w:val="000455B9"/>
    <w:rsid w:val="00045DDC"/>
    <w:rsid w:val="00052B89"/>
    <w:rsid w:val="00063DE4"/>
    <w:rsid w:val="00064B39"/>
    <w:rsid w:val="00071000"/>
    <w:rsid w:val="0007156C"/>
    <w:rsid w:val="000728C6"/>
    <w:rsid w:val="00087900"/>
    <w:rsid w:val="0009267E"/>
    <w:rsid w:val="00096D75"/>
    <w:rsid w:val="000B2EC1"/>
    <w:rsid w:val="000D5796"/>
    <w:rsid w:val="000D729C"/>
    <w:rsid w:val="000E6146"/>
    <w:rsid w:val="000E737A"/>
    <w:rsid w:val="001002D5"/>
    <w:rsid w:val="001011AA"/>
    <w:rsid w:val="001139F1"/>
    <w:rsid w:val="0011674E"/>
    <w:rsid w:val="001179F2"/>
    <w:rsid w:val="00124D2E"/>
    <w:rsid w:val="0013410B"/>
    <w:rsid w:val="00135B32"/>
    <w:rsid w:val="00136FB0"/>
    <w:rsid w:val="0013734D"/>
    <w:rsid w:val="00140EA9"/>
    <w:rsid w:val="00145AC1"/>
    <w:rsid w:val="001579E2"/>
    <w:rsid w:val="001931D6"/>
    <w:rsid w:val="00196B95"/>
    <w:rsid w:val="001A15C3"/>
    <w:rsid w:val="001A7DBA"/>
    <w:rsid w:val="001C22A4"/>
    <w:rsid w:val="001C3F85"/>
    <w:rsid w:val="001C5DB9"/>
    <w:rsid w:val="001D076E"/>
    <w:rsid w:val="001D465D"/>
    <w:rsid w:val="001D5F60"/>
    <w:rsid w:val="001D658F"/>
    <w:rsid w:val="001E2C24"/>
    <w:rsid w:val="001E5EEA"/>
    <w:rsid w:val="001F56C3"/>
    <w:rsid w:val="0020437C"/>
    <w:rsid w:val="00206DE7"/>
    <w:rsid w:val="00213473"/>
    <w:rsid w:val="00225941"/>
    <w:rsid w:val="002307F3"/>
    <w:rsid w:val="002350AF"/>
    <w:rsid w:val="002355AE"/>
    <w:rsid w:val="0024297C"/>
    <w:rsid w:val="002445E7"/>
    <w:rsid w:val="00245FB7"/>
    <w:rsid w:val="00251861"/>
    <w:rsid w:val="00257775"/>
    <w:rsid w:val="00285531"/>
    <w:rsid w:val="00285E99"/>
    <w:rsid w:val="002975B2"/>
    <w:rsid w:val="002A47E4"/>
    <w:rsid w:val="002A5EB9"/>
    <w:rsid w:val="002B52D0"/>
    <w:rsid w:val="002D1E3E"/>
    <w:rsid w:val="002D4B02"/>
    <w:rsid w:val="002E0EBA"/>
    <w:rsid w:val="002F07F6"/>
    <w:rsid w:val="002F1152"/>
    <w:rsid w:val="002F7D02"/>
    <w:rsid w:val="003035E5"/>
    <w:rsid w:val="00303D02"/>
    <w:rsid w:val="00311F5B"/>
    <w:rsid w:val="00317E54"/>
    <w:rsid w:val="00325AA7"/>
    <w:rsid w:val="00327BB4"/>
    <w:rsid w:val="00330C56"/>
    <w:rsid w:val="00334F9B"/>
    <w:rsid w:val="0033755B"/>
    <w:rsid w:val="003523A8"/>
    <w:rsid w:val="0035767B"/>
    <w:rsid w:val="00363607"/>
    <w:rsid w:val="0037185E"/>
    <w:rsid w:val="00371C1D"/>
    <w:rsid w:val="00377EC2"/>
    <w:rsid w:val="00384A1A"/>
    <w:rsid w:val="00395CF4"/>
    <w:rsid w:val="003A3AE1"/>
    <w:rsid w:val="003B77FC"/>
    <w:rsid w:val="003B7A8D"/>
    <w:rsid w:val="003C3EB6"/>
    <w:rsid w:val="003E3D5B"/>
    <w:rsid w:val="003E5CC7"/>
    <w:rsid w:val="003F6027"/>
    <w:rsid w:val="003F670C"/>
    <w:rsid w:val="00400CA1"/>
    <w:rsid w:val="0040322A"/>
    <w:rsid w:val="0040382E"/>
    <w:rsid w:val="00404E89"/>
    <w:rsid w:val="00424F71"/>
    <w:rsid w:val="0042676B"/>
    <w:rsid w:val="00427782"/>
    <w:rsid w:val="00436ECD"/>
    <w:rsid w:val="0044610A"/>
    <w:rsid w:val="004550BD"/>
    <w:rsid w:val="00457D65"/>
    <w:rsid w:val="004669D0"/>
    <w:rsid w:val="00470BF2"/>
    <w:rsid w:val="004949C9"/>
    <w:rsid w:val="00497AFB"/>
    <w:rsid w:val="004A21D6"/>
    <w:rsid w:val="004A65C1"/>
    <w:rsid w:val="004B684D"/>
    <w:rsid w:val="004C22D2"/>
    <w:rsid w:val="004C2C43"/>
    <w:rsid w:val="004D1304"/>
    <w:rsid w:val="004D48BD"/>
    <w:rsid w:val="004D5D78"/>
    <w:rsid w:val="004E2A5A"/>
    <w:rsid w:val="004E6207"/>
    <w:rsid w:val="004E71C0"/>
    <w:rsid w:val="004F2565"/>
    <w:rsid w:val="004F770E"/>
    <w:rsid w:val="005234F4"/>
    <w:rsid w:val="00525F3D"/>
    <w:rsid w:val="00531B3C"/>
    <w:rsid w:val="00537CCA"/>
    <w:rsid w:val="005435F1"/>
    <w:rsid w:val="00552DE8"/>
    <w:rsid w:val="00562693"/>
    <w:rsid w:val="005708FF"/>
    <w:rsid w:val="00571D0B"/>
    <w:rsid w:val="00574608"/>
    <w:rsid w:val="00592386"/>
    <w:rsid w:val="005B1755"/>
    <w:rsid w:val="005B7B01"/>
    <w:rsid w:val="005C09EC"/>
    <w:rsid w:val="005E2E31"/>
    <w:rsid w:val="005F2750"/>
    <w:rsid w:val="0060007D"/>
    <w:rsid w:val="00634ED7"/>
    <w:rsid w:val="00643D9F"/>
    <w:rsid w:val="00644092"/>
    <w:rsid w:val="006613B0"/>
    <w:rsid w:val="00663652"/>
    <w:rsid w:val="00672152"/>
    <w:rsid w:val="00672C45"/>
    <w:rsid w:val="006733B8"/>
    <w:rsid w:val="0067377A"/>
    <w:rsid w:val="006920A2"/>
    <w:rsid w:val="00692AE4"/>
    <w:rsid w:val="0069325C"/>
    <w:rsid w:val="006A5FCC"/>
    <w:rsid w:val="006B0DAD"/>
    <w:rsid w:val="006B1AF1"/>
    <w:rsid w:val="006C0AF6"/>
    <w:rsid w:val="006C62D9"/>
    <w:rsid w:val="006C6927"/>
    <w:rsid w:val="006D41BE"/>
    <w:rsid w:val="006E0472"/>
    <w:rsid w:val="006E2828"/>
    <w:rsid w:val="006E4C3F"/>
    <w:rsid w:val="006F07B2"/>
    <w:rsid w:val="006F2C81"/>
    <w:rsid w:val="006F336A"/>
    <w:rsid w:val="007041FD"/>
    <w:rsid w:val="0072751E"/>
    <w:rsid w:val="00733189"/>
    <w:rsid w:val="00753118"/>
    <w:rsid w:val="00760903"/>
    <w:rsid w:val="00763DE5"/>
    <w:rsid w:val="00797963"/>
    <w:rsid w:val="007A6C53"/>
    <w:rsid w:val="007A7D92"/>
    <w:rsid w:val="007B26BD"/>
    <w:rsid w:val="007B5E3B"/>
    <w:rsid w:val="007B7991"/>
    <w:rsid w:val="007C139C"/>
    <w:rsid w:val="007C745E"/>
    <w:rsid w:val="007D15F4"/>
    <w:rsid w:val="007E5764"/>
    <w:rsid w:val="007E799F"/>
    <w:rsid w:val="008010A6"/>
    <w:rsid w:val="0081398C"/>
    <w:rsid w:val="00822E3E"/>
    <w:rsid w:val="00832383"/>
    <w:rsid w:val="00832965"/>
    <w:rsid w:val="008353F1"/>
    <w:rsid w:val="00865368"/>
    <w:rsid w:val="008746DD"/>
    <w:rsid w:val="00874D5F"/>
    <w:rsid w:val="00895DB4"/>
    <w:rsid w:val="008A3872"/>
    <w:rsid w:val="008A7652"/>
    <w:rsid w:val="008B25FB"/>
    <w:rsid w:val="008C1238"/>
    <w:rsid w:val="008C2BF2"/>
    <w:rsid w:val="008C2DD8"/>
    <w:rsid w:val="008C38F0"/>
    <w:rsid w:val="008D38D1"/>
    <w:rsid w:val="008D3B1E"/>
    <w:rsid w:val="008F6488"/>
    <w:rsid w:val="009168CA"/>
    <w:rsid w:val="00925A3B"/>
    <w:rsid w:val="00934082"/>
    <w:rsid w:val="00940A7C"/>
    <w:rsid w:val="009418EB"/>
    <w:rsid w:val="00947B72"/>
    <w:rsid w:val="00953F36"/>
    <w:rsid w:val="00962340"/>
    <w:rsid w:val="009673CA"/>
    <w:rsid w:val="0097141D"/>
    <w:rsid w:val="00977D09"/>
    <w:rsid w:val="00980B38"/>
    <w:rsid w:val="00980DF5"/>
    <w:rsid w:val="00995746"/>
    <w:rsid w:val="009967DE"/>
    <w:rsid w:val="00997F8F"/>
    <w:rsid w:val="009A7F84"/>
    <w:rsid w:val="009B47FD"/>
    <w:rsid w:val="009C7D86"/>
    <w:rsid w:val="009D136F"/>
    <w:rsid w:val="009D47D9"/>
    <w:rsid w:val="009D4B35"/>
    <w:rsid w:val="009D6787"/>
    <w:rsid w:val="009E0DB6"/>
    <w:rsid w:val="009E19B0"/>
    <w:rsid w:val="009E1D2F"/>
    <w:rsid w:val="009E42B5"/>
    <w:rsid w:val="00A009D3"/>
    <w:rsid w:val="00A1049F"/>
    <w:rsid w:val="00A21AB5"/>
    <w:rsid w:val="00A23D0A"/>
    <w:rsid w:val="00A2515F"/>
    <w:rsid w:val="00A3338F"/>
    <w:rsid w:val="00A33BC1"/>
    <w:rsid w:val="00A42A77"/>
    <w:rsid w:val="00A50881"/>
    <w:rsid w:val="00A54D03"/>
    <w:rsid w:val="00A66066"/>
    <w:rsid w:val="00A71244"/>
    <w:rsid w:val="00AC6D6B"/>
    <w:rsid w:val="00AD1871"/>
    <w:rsid w:val="00AE0F7B"/>
    <w:rsid w:val="00AE6E01"/>
    <w:rsid w:val="00AE7494"/>
    <w:rsid w:val="00B11A95"/>
    <w:rsid w:val="00B130A1"/>
    <w:rsid w:val="00B20AFC"/>
    <w:rsid w:val="00B22578"/>
    <w:rsid w:val="00B2267A"/>
    <w:rsid w:val="00B2734D"/>
    <w:rsid w:val="00B3475E"/>
    <w:rsid w:val="00B35A6C"/>
    <w:rsid w:val="00B36BA1"/>
    <w:rsid w:val="00B477F3"/>
    <w:rsid w:val="00B55712"/>
    <w:rsid w:val="00B5574D"/>
    <w:rsid w:val="00B56D6D"/>
    <w:rsid w:val="00B56DDB"/>
    <w:rsid w:val="00B6273A"/>
    <w:rsid w:val="00B66F27"/>
    <w:rsid w:val="00B80C3A"/>
    <w:rsid w:val="00B8423B"/>
    <w:rsid w:val="00B93853"/>
    <w:rsid w:val="00BA50A0"/>
    <w:rsid w:val="00BC21C9"/>
    <w:rsid w:val="00BC4EDE"/>
    <w:rsid w:val="00BD195E"/>
    <w:rsid w:val="00BD4A19"/>
    <w:rsid w:val="00BE1D3D"/>
    <w:rsid w:val="00BE4444"/>
    <w:rsid w:val="00BF170A"/>
    <w:rsid w:val="00C005F2"/>
    <w:rsid w:val="00C10792"/>
    <w:rsid w:val="00C217BB"/>
    <w:rsid w:val="00C2217A"/>
    <w:rsid w:val="00C45380"/>
    <w:rsid w:val="00C55DC7"/>
    <w:rsid w:val="00C76C6D"/>
    <w:rsid w:val="00C841B4"/>
    <w:rsid w:val="00C85AC5"/>
    <w:rsid w:val="00CA1620"/>
    <w:rsid w:val="00CC5AA8"/>
    <w:rsid w:val="00CD18E6"/>
    <w:rsid w:val="00CD1B34"/>
    <w:rsid w:val="00CD208B"/>
    <w:rsid w:val="00CD5DE9"/>
    <w:rsid w:val="00CF45C3"/>
    <w:rsid w:val="00D01451"/>
    <w:rsid w:val="00D02C47"/>
    <w:rsid w:val="00D05E81"/>
    <w:rsid w:val="00D06AB1"/>
    <w:rsid w:val="00D25394"/>
    <w:rsid w:val="00D340AF"/>
    <w:rsid w:val="00D41283"/>
    <w:rsid w:val="00D4255C"/>
    <w:rsid w:val="00D5255E"/>
    <w:rsid w:val="00D60DDC"/>
    <w:rsid w:val="00D627A2"/>
    <w:rsid w:val="00D739EB"/>
    <w:rsid w:val="00D83FC4"/>
    <w:rsid w:val="00DA678B"/>
    <w:rsid w:val="00DB27B4"/>
    <w:rsid w:val="00DC3112"/>
    <w:rsid w:val="00DF1B31"/>
    <w:rsid w:val="00E04791"/>
    <w:rsid w:val="00E07308"/>
    <w:rsid w:val="00E1482A"/>
    <w:rsid w:val="00E20C51"/>
    <w:rsid w:val="00E25273"/>
    <w:rsid w:val="00E27509"/>
    <w:rsid w:val="00E31251"/>
    <w:rsid w:val="00E40AEA"/>
    <w:rsid w:val="00E425B2"/>
    <w:rsid w:val="00E5250E"/>
    <w:rsid w:val="00E533F8"/>
    <w:rsid w:val="00E60E01"/>
    <w:rsid w:val="00E61CB1"/>
    <w:rsid w:val="00E643D4"/>
    <w:rsid w:val="00E75A81"/>
    <w:rsid w:val="00E76E7B"/>
    <w:rsid w:val="00E872C4"/>
    <w:rsid w:val="00E923F1"/>
    <w:rsid w:val="00EA51B3"/>
    <w:rsid w:val="00EA5368"/>
    <w:rsid w:val="00EB38FC"/>
    <w:rsid w:val="00EC2012"/>
    <w:rsid w:val="00ED4555"/>
    <w:rsid w:val="00ED69B2"/>
    <w:rsid w:val="00ED7F76"/>
    <w:rsid w:val="00F02851"/>
    <w:rsid w:val="00F12117"/>
    <w:rsid w:val="00F13C45"/>
    <w:rsid w:val="00F17BEB"/>
    <w:rsid w:val="00F347B0"/>
    <w:rsid w:val="00F4023A"/>
    <w:rsid w:val="00F52B6B"/>
    <w:rsid w:val="00F53565"/>
    <w:rsid w:val="00F64233"/>
    <w:rsid w:val="00F72A7C"/>
    <w:rsid w:val="00F75E9E"/>
    <w:rsid w:val="00F835CD"/>
    <w:rsid w:val="00F91743"/>
    <w:rsid w:val="00FB4F0A"/>
    <w:rsid w:val="00FC2C8A"/>
    <w:rsid w:val="00FC7623"/>
    <w:rsid w:val="00FF09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6D2C6A1"/>
  <w15:chartTrackingRefBased/>
  <w15:docId w15:val="{AD67F5EA-B6FB-408E-91CF-B2D02C04CA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4">
    <w:name w:val="heading 4"/>
    <w:basedOn w:val="Normal"/>
    <w:next w:val="Normal"/>
    <w:link w:val="Heading4Char"/>
    <w:qFormat/>
    <w:rsid w:val="00014C30"/>
    <w:pPr>
      <w:keepNext/>
      <w:spacing w:before="240" w:after="60"/>
      <w:outlineLvl w:val="3"/>
    </w:pPr>
    <w:rPr>
      <w:rFonts w:ascii="Times New Roman" w:eastAsia="Times New Roman" w:hAnsi="Times New Roman" w:cs="Times New Roman"/>
      <w:b/>
      <w:bCs/>
      <w:sz w:val="28"/>
      <w:szCs w:val="28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2851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aliases w:val="page-number"/>
    <w:basedOn w:val="Normal"/>
    <w:link w:val="HeaderChar"/>
    <w:unhideWhenUsed/>
    <w:rsid w:val="009168CA"/>
    <w:pPr>
      <w:tabs>
        <w:tab w:val="center" w:pos="4536"/>
        <w:tab w:val="right" w:pos="9072"/>
      </w:tabs>
    </w:pPr>
  </w:style>
  <w:style w:type="character" w:customStyle="1" w:styleId="HeaderChar">
    <w:name w:val="Header Char"/>
    <w:aliases w:val="page-number Char"/>
    <w:basedOn w:val="DefaultParagraphFont"/>
    <w:link w:val="Header"/>
    <w:rsid w:val="009168CA"/>
  </w:style>
  <w:style w:type="paragraph" w:styleId="Footer">
    <w:name w:val="footer"/>
    <w:basedOn w:val="Normal"/>
    <w:link w:val="FooterChar"/>
    <w:uiPriority w:val="99"/>
    <w:unhideWhenUsed/>
    <w:rsid w:val="009168CA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168CA"/>
  </w:style>
  <w:style w:type="table" w:styleId="TableGrid">
    <w:name w:val="Table Grid"/>
    <w:basedOn w:val="TableNormal"/>
    <w:uiPriority w:val="59"/>
    <w:rsid w:val="009168CA"/>
    <w:rPr>
      <w:rFonts w:ascii="Calibri" w:eastAsia="Times New Roman" w:hAnsi="Calibri" w:cs="Calibri"/>
      <w:color w:val="000000"/>
      <w:sz w:val="20"/>
      <w:szCs w:val="20"/>
      <w:lang w:eastAsia="tr-T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rsid w:val="00CD1B34"/>
    <w:rPr>
      <w:rFonts w:cs="Times New Roman"/>
      <w:color w:val="0000FF"/>
      <w:u w:val="single"/>
    </w:rPr>
  </w:style>
  <w:style w:type="paragraph" w:customStyle="1" w:styleId="Abstract">
    <w:name w:val="Abstract"/>
    <w:qFormat/>
    <w:rsid w:val="00CD1B34"/>
    <w:pPr>
      <w:spacing w:line="480" w:lineRule="auto"/>
      <w:jc w:val="both"/>
    </w:pPr>
    <w:rPr>
      <w:rFonts w:ascii="Times New Roman" w:hAnsi="Times New Roman"/>
      <w:color w:val="000000" w:themeColor="text1"/>
      <w:sz w:val="24"/>
      <w:lang w:val="en-US"/>
    </w:rPr>
  </w:style>
  <w:style w:type="paragraph" w:customStyle="1" w:styleId="Affiliation">
    <w:name w:val="Affiliation"/>
    <w:uiPriority w:val="99"/>
    <w:qFormat/>
    <w:rsid w:val="00CD1B34"/>
    <w:pPr>
      <w:spacing w:line="480" w:lineRule="auto"/>
      <w:jc w:val="center"/>
    </w:pPr>
    <w:rPr>
      <w:rFonts w:ascii="Times New Roman" w:hAnsi="Times New Roman" w:cs="Times New Roman"/>
      <w:color w:val="000000" w:themeColor="text1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E2C2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2C24"/>
    <w:rPr>
      <w:rFonts w:ascii="Segoe UI" w:hAnsi="Segoe UI" w:cs="Segoe UI"/>
      <w:sz w:val="18"/>
      <w:szCs w:val="18"/>
    </w:rPr>
  </w:style>
  <w:style w:type="paragraph" w:customStyle="1" w:styleId="PaperAuthor">
    <w:name w:val="Paper Author"/>
    <w:next w:val="Normal"/>
    <w:uiPriority w:val="99"/>
    <w:rsid w:val="00865368"/>
    <w:pPr>
      <w:spacing w:line="480" w:lineRule="auto"/>
      <w:jc w:val="center"/>
    </w:pPr>
    <w:rPr>
      <w:rFonts w:ascii="Times New Roman" w:eastAsia="Calibri" w:hAnsi="Times New Roman" w:cs="Times New Roman"/>
      <w:color w:val="000000"/>
      <w:sz w:val="24"/>
      <w:szCs w:val="24"/>
      <w:lang w:val="en-US"/>
    </w:rPr>
  </w:style>
  <w:style w:type="paragraph" w:customStyle="1" w:styleId="Els-table-text">
    <w:name w:val="Els-table-text"/>
    <w:rsid w:val="001D465D"/>
    <w:pPr>
      <w:keepNext/>
      <w:spacing w:after="80" w:line="200" w:lineRule="exact"/>
    </w:pPr>
    <w:rPr>
      <w:rFonts w:ascii="Times New Roman" w:eastAsia="Times New Roman" w:hAnsi="Times New Roman" w:cs="Times New Roman"/>
      <w:sz w:val="16"/>
      <w:szCs w:val="20"/>
      <w:lang w:val="en-US" w:eastAsia="de-DE"/>
    </w:rPr>
  </w:style>
  <w:style w:type="table" w:styleId="TableGridLight">
    <w:name w:val="Grid Table Light"/>
    <w:basedOn w:val="TableNormal"/>
    <w:uiPriority w:val="40"/>
    <w:rsid w:val="00BA50A0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11A9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11A9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11A9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11A9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11A95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1E5EEA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E31251"/>
    <w:rPr>
      <w:color w:val="800080" w:themeColor="followedHyperlink"/>
      <w:u w:val="single"/>
    </w:rPr>
  </w:style>
  <w:style w:type="character" w:customStyle="1" w:styleId="Heading4Char">
    <w:name w:val="Heading 4 Char"/>
    <w:basedOn w:val="DefaultParagraphFont"/>
    <w:link w:val="Heading4"/>
    <w:rsid w:val="00014C30"/>
    <w:rPr>
      <w:rFonts w:ascii="Times New Roman" w:eastAsia="Times New Roman" w:hAnsi="Times New Roman" w:cs="Times New Roman"/>
      <w:b/>
      <w:bCs/>
      <w:sz w:val="28"/>
      <w:szCs w:val="28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2851"/>
    <w:rPr>
      <w:rFonts w:asciiTheme="majorHAnsi" w:eastAsiaTheme="majorEastAsia" w:hAnsiTheme="majorHAnsi" w:cstheme="majorBidi"/>
      <w:color w:val="365F91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F0285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ibliography">
    <w:name w:val="Bibliography"/>
    <w:basedOn w:val="Normal"/>
    <w:next w:val="Normal"/>
    <w:uiPriority w:val="37"/>
    <w:semiHidden/>
    <w:unhideWhenUsed/>
    <w:rsid w:val="001F56C3"/>
  </w:style>
  <w:style w:type="character" w:styleId="UnresolvedMention">
    <w:name w:val="Unresolved Mention"/>
    <w:basedOn w:val="DefaultParagraphFont"/>
    <w:uiPriority w:val="99"/>
    <w:semiHidden/>
    <w:unhideWhenUsed/>
    <w:rsid w:val="00980B3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45248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21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2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83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zotero.org/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s://endnote.com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mendeley.com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6F7997-2AFD-4C09-83C5-96B3A08419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4</Pages>
  <Words>804</Words>
  <Characters>5193</Characters>
  <Application>Microsoft Office Word</Application>
  <DocSecurity>0</DocSecurity>
  <Lines>140</Lines>
  <Paragraphs>4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itor</dc:creator>
  <cp:keywords/>
  <dc:description/>
  <cp:lastModifiedBy>syuhada ada</cp:lastModifiedBy>
  <cp:revision>5</cp:revision>
  <cp:lastPrinted>2018-01-22T06:49:00Z</cp:lastPrinted>
  <dcterms:created xsi:type="dcterms:W3CDTF">2025-02-25T17:25:00Z</dcterms:created>
  <dcterms:modified xsi:type="dcterms:W3CDTF">2025-03-23T04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ase Target">
    <vt:lpwstr>_blank</vt:lpwstr>
  </property>
  <property fmtid="{D5CDD505-2E9C-101B-9397-08002B2CF9AE}" pid="3" name="GrammarlyDocumentId">
    <vt:lpwstr>a2c312fb873520552f24ecd35691490d0ef3f11023385962b358f190ea472ae0</vt:lpwstr>
  </property>
</Properties>
</file>